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0A19E061" w:rsidR="004070F3" w:rsidRPr="00BC08A4" w:rsidRDefault="00BE1DCA" w:rsidP="009E7936">
      <w:pPr>
        <w:pStyle w:val="Abbildung"/>
        <w:jc w:val="both"/>
        <w:rPr>
          <w:b/>
        </w:rPr>
      </w:pPr>
      <w:r w:rsidRPr="00BC08A4">
        <w:rPr>
          <w:noProof/>
        </w:rPr>
        <mc:AlternateContent>
          <mc:Choice Requires="wps">
            <w:drawing>
              <wp:anchor distT="0" distB="0" distL="114300" distR="114300" simplePos="0" relativeHeight="251650048" behindDoc="0" locked="1" layoutInCell="1" allowOverlap="1" wp14:anchorId="12A71176" wp14:editId="2137504A">
                <wp:simplePos x="0" y="0"/>
                <wp:positionH relativeFrom="margin">
                  <wp:align>left</wp:align>
                </wp:positionH>
                <wp:positionV relativeFrom="page">
                  <wp:posOffset>5964555</wp:posOffset>
                </wp:positionV>
                <wp:extent cx="5476240" cy="2349500"/>
                <wp:effectExtent l="0" t="0" r="10160" b="12700"/>
                <wp:wrapTopAndBottom/>
                <wp:docPr id="10" name="Textfeld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476240" cy="2349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6F9DD9" w14:textId="7E288C4E" w:rsidR="00AA5BFD" w:rsidRDefault="00AA5BFD" w:rsidP="009E7936">
                            <w:pPr>
                              <w:jc w:val="left"/>
                            </w:pPr>
                            <w:r>
                              <w:t>Vorgelegt von</w:t>
                            </w:r>
                            <w:r>
                              <w:tab/>
                            </w:r>
                            <w:r>
                              <w:tab/>
                            </w:r>
                            <w:r>
                              <w:tab/>
                            </w:r>
                            <w:r>
                              <w:tab/>
                              <w:t>Alexis Danilo Morgado dos Santos</w:t>
                            </w:r>
                          </w:p>
                          <w:p w14:paraId="5B0775AC" w14:textId="32E405F4" w:rsidR="00AA5BFD" w:rsidRDefault="00AA5BFD" w:rsidP="009E7936">
                            <w:pPr>
                              <w:jc w:val="left"/>
                            </w:pPr>
                            <w:r>
                              <w:t>Matrikelnummer</w:t>
                            </w:r>
                            <w:r>
                              <w:tab/>
                            </w:r>
                            <w:r>
                              <w:tab/>
                            </w:r>
                            <w:r>
                              <w:tab/>
                              <w:t>1631401</w:t>
                            </w:r>
                          </w:p>
                          <w:p w14:paraId="483A2EF6" w14:textId="36FD60CB" w:rsidR="00AA5BFD" w:rsidRDefault="00AA5BFD" w:rsidP="009E7936">
                            <w:pPr>
                              <w:jc w:val="left"/>
                            </w:pPr>
                            <w:r>
                              <w:t>Studiengang</w:t>
                            </w:r>
                            <w:r>
                              <w:tab/>
                            </w:r>
                            <w:r>
                              <w:tab/>
                            </w:r>
                            <w:r>
                              <w:tab/>
                            </w:r>
                            <w:r>
                              <w:tab/>
                              <w:t>Technische Informatik</w:t>
                            </w:r>
                          </w:p>
                          <w:p w14:paraId="7B286749" w14:textId="350C83E2" w:rsidR="00AA5BFD" w:rsidRDefault="00AA5BFD" w:rsidP="009E7936">
                            <w:pPr>
                              <w:jc w:val="left"/>
                            </w:pPr>
                            <w:r>
                              <w:t>Fachsemester</w:t>
                            </w:r>
                            <w:r>
                              <w:tab/>
                            </w:r>
                            <w:r>
                              <w:tab/>
                            </w:r>
                            <w:r>
                              <w:tab/>
                            </w:r>
                            <w:r>
                              <w:tab/>
                              <w:t>7</w:t>
                            </w:r>
                          </w:p>
                          <w:p w14:paraId="0F434D97" w14:textId="37890B80" w:rsidR="00AA5BFD" w:rsidRDefault="00AA5BFD" w:rsidP="009E7936">
                            <w:pPr>
                              <w:jc w:val="left"/>
                            </w:pPr>
                            <w:r>
                              <w:t>Betreuer</w:t>
                            </w:r>
                            <w:r>
                              <w:tab/>
                            </w:r>
                            <w:r>
                              <w:tab/>
                            </w:r>
                            <w:r>
                              <w:tab/>
                            </w:r>
                            <w:r>
                              <w:tab/>
                            </w:r>
                            <w:r>
                              <w:tab/>
                              <w:t>Peter Barth</w:t>
                            </w:r>
                          </w:p>
                          <w:p w14:paraId="4D69C7D9" w14:textId="63D93DF2" w:rsidR="00AA5BFD" w:rsidRPr="00D42EEE" w:rsidRDefault="00AA5BFD" w:rsidP="00AD7EBE">
                            <w:pPr>
                              <w:jc w:val="left"/>
                              <w:rPr>
                                <w:szCs w:val="24"/>
                                <w:lang w:val="en-GB"/>
                              </w:rPr>
                            </w:pPr>
                            <w:r w:rsidRPr="00D42EEE">
                              <w:rPr>
                                <w:szCs w:val="24"/>
                                <w:lang w:val="en-GB"/>
                              </w:rPr>
                              <w:t>Projekt</w:t>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r w:rsidR="00AD7EBE">
                              <w:rPr>
                                <w:szCs w:val="24"/>
                                <w:lang w:val="en-GB"/>
                              </w:rPr>
                              <w:t>Nearfly</w:t>
                            </w:r>
                            <w:r w:rsidR="00AD3C3B">
                              <w:rPr>
                                <w:szCs w:val="24"/>
                                <w:lang w:val="en-GB"/>
                              </w:rPr>
                              <w:t>-</w:t>
                            </w:r>
                            <w:r w:rsidR="00AD7EBE">
                              <w:rPr>
                                <w:szCs w:val="24"/>
                                <w:lang w:val="en-GB"/>
                              </w:rPr>
                              <w:t>Bibliothek</w:t>
                            </w:r>
                            <w:r w:rsidR="00AD3C3B">
                              <w:rPr>
                                <w:szCs w:val="24"/>
                                <w:lang w:val="en-GB"/>
                              </w:rPr>
                              <w:t xml:space="preserve"> (Android)</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2A71176" id="_x0000_t202" coordsize="21600,21600" o:spt="202" path="m,l,21600r21600,l21600,xe">
                <v:stroke joinstyle="miter"/>
                <v:path gradientshapeok="t" o:connecttype="rect"/>
              </v:shapetype>
              <v:shape id="Textfeld 10" o:spid="_x0000_s1026" type="#_x0000_t202" style="position:absolute;left:0;text-align:left;margin-left:0;margin-top:469.65pt;width:431.2pt;height:185pt;z-index:25165004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" filled="f" stroked="f">
                <o:lock v:ext="edit" aspectratio="t"/>
                <v:textbox inset="10mm,0,0,0">
                  <w:txbxContent>
                    <w:p w14:paraId="3E6F9DD9" w14:textId="7E288C4E" w:rsidR="00AA5BFD" w:rsidRDefault="00AA5BFD" w:rsidP="009E7936">
                      <w:pPr>
                        <w:jc w:val="left"/>
                      </w:pPr>
                      <w:r>
                        <w:t>Vorgelegt von</w:t>
                      </w:r>
                      <w:r>
                        <w:tab/>
                      </w:r>
                      <w:r>
                        <w:tab/>
                      </w:r>
                      <w:r>
                        <w:tab/>
                      </w:r>
                      <w:r>
                        <w:tab/>
                        <w:t>Alexis Danilo Morgado dos Santos</w:t>
                      </w:r>
                    </w:p>
                    <w:p w14:paraId="5B0775AC" w14:textId="32E405F4" w:rsidR="00AA5BFD" w:rsidRDefault="00AA5BFD" w:rsidP="009E7936">
                      <w:pPr>
                        <w:jc w:val="left"/>
                      </w:pPr>
                      <w:r>
                        <w:t>Matrikelnummer</w:t>
                      </w:r>
                      <w:r>
                        <w:tab/>
                      </w:r>
                      <w:r>
                        <w:tab/>
                      </w:r>
                      <w:r>
                        <w:tab/>
                        <w:t>1631401</w:t>
                      </w:r>
                    </w:p>
                    <w:p w14:paraId="483A2EF6" w14:textId="36FD60CB" w:rsidR="00AA5BFD" w:rsidRDefault="00AA5BFD" w:rsidP="009E7936">
                      <w:pPr>
                        <w:jc w:val="left"/>
                      </w:pPr>
                      <w:r>
                        <w:t>Studiengang</w:t>
                      </w:r>
                      <w:r>
                        <w:tab/>
                      </w:r>
                      <w:r>
                        <w:tab/>
                      </w:r>
                      <w:r>
                        <w:tab/>
                      </w:r>
                      <w:r>
                        <w:tab/>
                        <w:t>Technische Informatik</w:t>
                      </w:r>
                    </w:p>
                    <w:p w14:paraId="7B286749" w14:textId="350C83E2" w:rsidR="00AA5BFD" w:rsidRDefault="00AA5BFD" w:rsidP="009E7936">
                      <w:pPr>
                        <w:jc w:val="left"/>
                      </w:pPr>
                      <w:r>
                        <w:t>Fachsemester</w:t>
                      </w:r>
                      <w:r>
                        <w:tab/>
                      </w:r>
                      <w:r>
                        <w:tab/>
                      </w:r>
                      <w:r>
                        <w:tab/>
                      </w:r>
                      <w:r>
                        <w:tab/>
                        <w:t>7</w:t>
                      </w:r>
                    </w:p>
                    <w:p w14:paraId="0F434D97" w14:textId="37890B80" w:rsidR="00AA5BFD" w:rsidRDefault="00AA5BFD" w:rsidP="009E7936">
                      <w:pPr>
                        <w:jc w:val="left"/>
                      </w:pPr>
                      <w:r>
                        <w:t>Betreuer</w:t>
                      </w:r>
                      <w:r>
                        <w:tab/>
                      </w:r>
                      <w:r>
                        <w:tab/>
                      </w:r>
                      <w:r>
                        <w:tab/>
                      </w:r>
                      <w:r>
                        <w:tab/>
                      </w:r>
                      <w:r>
                        <w:tab/>
                        <w:t>Peter Barth</w:t>
                      </w:r>
                    </w:p>
                    <w:p w14:paraId="4D69C7D9" w14:textId="63D93DF2" w:rsidR="00AA5BFD" w:rsidRPr="00D42EEE" w:rsidRDefault="00AA5BFD" w:rsidP="00AD7EBE">
                      <w:pPr>
                        <w:jc w:val="left"/>
                        <w:rPr>
                          <w:szCs w:val="24"/>
                          <w:lang w:val="en-GB"/>
                        </w:rPr>
                      </w:pPr>
                      <w:r w:rsidRPr="00D42EEE">
                        <w:rPr>
                          <w:szCs w:val="24"/>
                          <w:lang w:val="en-GB"/>
                        </w:rPr>
                        <w:t>Projekt</w:t>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r w:rsidRPr="00D42EEE">
                        <w:rPr>
                          <w:szCs w:val="24"/>
                          <w:lang w:val="en-GB"/>
                        </w:rPr>
                        <w:tab/>
                      </w:r>
                      <w:r w:rsidR="00AD7EBE">
                        <w:rPr>
                          <w:szCs w:val="24"/>
                          <w:lang w:val="en-GB"/>
                        </w:rPr>
                        <w:t>Nearfly</w:t>
                      </w:r>
                      <w:r w:rsidR="00AD3C3B">
                        <w:rPr>
                          <w:szCs w:val="24"/>
                          <w:lang w:val="en-GB"/>
                        </w:rPr>
                        <w:t>-</w:t>
                      </w:r>
                      <w:r w:rsidR="00AD7EBE">
                        <w:rPr>
                          <w:szCs w:val="24"/>
                          <w:lang w:val="en-GB"/>
                        </w:rPr>
                        <w:t>Bibliothek</w:t>
                      </w:r>
                      <w:r w:rsidR="00AD3C3B">
                        <w:rPr>
                          <w:szCs w:val="24"/>
                          <w:lang w:val="en-GB"/>
                        </w:rPr>
                        <w:t xml:space="preserve"> (Android)</w:t>
                      </w:r>
                    </w:p>
                  </w:txbxContent>
                </v:textbox>
                <w10:wrap type="topAndBottom" anchorx="margin" anchory="page"/>
                <w10:anchorlock/>
              </v:shape>
            </w:pict>
          </mc:Fallback>
        </mc:AlternateContent>
      </w:r>
      <w:r w:rsidR="00CA204A" w:rsidRPr="00BC08A4">
        <w:rPr>
          <w:noProof/>
        </w:rPr>
        <mc:AlternateContent>
          <mc:Choice Requires="wps">
            <w:drawing>
              <wp:inline distT="0" distB="0" distL="0" distR="0" wp14:anchorId="78903616" wp14:editId="26C8BEEB">
                <wp:extent cx="5391150" cy="4367284"/>
                <wp:effectExtent l="0" t="0" r="0" b="14605"/>
                <wp:docPr id="9" name="Textfeld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391150" cy="4367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251"/>
                            </w:tblGrid>
                            <w:tr w:rsidR="00AA5BFD" w14:paraId="1ECC1728" w14:textId="77777777" w:rsidTr="00D60B44">
                              <w:tc>
                                <w:tcPr>
                                  <w:tcW w:w="4259" w:type="dxa"/>
                                </w:tcPr>
                                <w:p w14:paraId="58DFE8DF" w14:textId="77777777" w:rsidR="00AA5BFD" w:rsidRPr="00B11C9B" w:rsidRDefault="00AA5BFD" w:rsidP="00B11C9B">
                                  <w:pPr>
                                    <w:pStyle w:val="Untertitel"/>
                                    <w:jc w:val="left"/>
                                  </w:pPr>
                                  <w:r>
                                    <w:rPr>
                                      <w:noProof/>
                                    </w:rPr>
                                    <w:drawing>
                                      <wp:inline distT="0" distB="0" distL="0" distR="0" wp14:anchorId="38822875" wp14:editId="7456E791">
                                        <wp:extent cx="1981204" cy="5349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8">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tc>
                              <w:tc>
                                <w:tcPr>
                                  <w:tcW w:w="4259" w:type="dxa"/>
                                </w:tcPr>
                                <w:p w14:paraId="20F59B2A" w14:textId="77777777" w:rsidR="00AA5BFD" w:rsidRDefault="00AA5BFD" w:rsidP="008C7CD2">
                                  <w:pPr>
                                    <w:pStyle w:val="Untertitel"/>
                                    <w:ind w:left="357"/>
                                    <w:jc w:val="right"/>
                                    <w:rPr>
                                      <w:b/>
                                      <w:sz w:val="24"/>
                                      <w:szCs w:val="24"/>
                                    </w:rPr>
                                  </w:pPr>
                                </w:p>
                                <w:p w14:paraId="094E602B" w14:textId="77777777" w:rsidR="00AA5BFD" w:rsidRPr="008C7CD2" w:rsidRDefault="00AA5BFD" w:rsidP="008C7CD2">
                                  <w:pPr>
                                    <w:pStyle w:val="Untertitel"/>
                                    <w:ind w:left="357"/>
                                    <w:jc w:val="right"/>
                                    <w:rPr>
                                      <w:b/>
                                      <w:sz w:val="24"/>
                                      <w:szCs w:val="24"/>
                                    </w:rPr>
                                  </w:pPr>
                                  <w:r w:rsidRPr="008C7CD2">
                                    <w:rPr>
                                      <w:b/>
                                      <w:sz w:val="24"/>
                                      <w:szCs w:val="24"/>
                                    </w:rPr>
                                    <w:t>Fakultät für Informationstechnik</w:t>
                                  </w:r>
                                </w:p>
                              </w:tc>
                            </w:tr>
                          </w:tbl>
                          <w:p w14:paraId="16A12297" w14:textId="77777777" w:rsidR="00AA5BFD" w:rsidRPr="00EC7D2F" w:rsidRDefault="00AA5BFD" w:rsidP="00CA204A">
                            <w:pPr>
                              <w:pStyle w:val="Untertitel"/>
                              <w:jc w:val="left"/>
                              <w:rPr>
                                <w:b/>
                              </w:rPr>
                            </w:pPr>
                            <w:r w:rsidRPr="00EC7D2F">
                              <w:rPr>
                                <w:b/>
                              </w:rPr>
                              <w:t>Praktikumsbericht</w:t>
                            </w:r>
                          </w:p>
                          <w:p w14:paraId="3EB8B227" w14:textId="77777777" w:rsidR="00AA5BFD" w:rsidRDefault="00AA5BFD" w:rsidP="00CA204A">
                            <w:r w:rsidRPr="008C7CD2">
                              <w:t>Im</w:t>
                            </w:r>
                            <w:r>
                              <w:t xml:space="preserve"> Studiengang:</w:t>
                            </w:r>
                          </w:p>
                          <w:p w14:paraId="4E975DF4" w14:textId="77777777" w:rsidR="00AA5BFD" w:rsidRDefault="00AA5BFD" w:rsidP="00CA204A">
                            <w:r>
                              <w:t>t</w:t>
                            </w:r>
                            <w:r w:rsidRPr="008C7CD2">
                              <w:t>echnische Informatik</w:t>
                            </w:r>
                          </w:p>
                          <w:p w14:paraId="1FFC470A" w14:textId="3B17C5B1" w:rsidR="00AA5BFD" w:rsidRDefault="00AA5BFD" w:rsidP="00CA204A">
                            <w:r>
                              <w:t>im Bereich</w:t>
                            </w:r>
                          </w:p>
                          <w:p w14:paraId="1A07E827" w14:textId="77777777" w:rsidR="00AD7EBE" w:rsidRDefault="00AD7EBE" w:rsidP="00CA204A"/>
                          <w:p w14:paraId="2C3E059A" w14:textId="777A7534" w:rsidR="00AA5BFD" w:rsidRPr="00AD7EBE" w:rsidRDefault="00062C19" w:rsidP="00AD7EBE">
                            <w:pPr>
                              <w:pStyle w:val="Titel"/>
                              <w:rPr>
                                <w:sz w:val="40"/>
                                <w:szCs w:val="40"/>
                              </w:rPr>
                            </w:pPr>
                            <w:r w:rsidRPr="00AD7EBE">
                              <w:rPr>
                                <w:sz w:val="40"/>
                                <w:szCs w:val="40"/>
                              </w:rPr>
                              <w:t>Konzeption</w:t>
                            </w:r>
                            <w:r w:rsidR="00AA5BFD" w:rsidRPr="00AD7EBE">
                              <w:rPr>
                                <w:sz w:val="40"/>
                                <w:szCs w:val="40"/>
                              </w:rPr>
                              <w:t xml:space="preserve"> und </w:t>
                            </w:r>
                            <w:r w:rsidRPr="00AD7EBE">
                              <w:rPr>
                                <w:sz w:val="40"/>
                                <w:szCs w:val="40"/>
                              </w:rPr>
                              <w:t xml:space="preserve">Implementierung </w:t>
                            </w:r>
                            <w:r w:rsidR="00AA5BFD" w:rsidRPr="00AD7EBE">
                              <w:rPr>
                                <w:sz w:val="40"/>
                                <w:szCs w:val="40"/>
                              </w:rPr>
                              <w:t>einer</w:t>
                            </w:r>
                            <w:r w:rsidR="00446DDE" w:rsidRPr="00AD7EBE">
                              <w:rPr>
                                <w:sz w:val="40"/>
                                <w:szCs w:val="40"/>
                              </w:rPr>
                              <w:t xml:space="preserve"> Wrapper Bibliothek zur</w:t>
                            </w:r>
                            <w:r w:rsidR="00317662" w:rsidRPr="00AD7EBE">
                              <w:rPr>
                                <w:sz w:val="40"/>
                                <w:szCs w:val="40"/>
                              </w:rPr>
                              <w:t xml:space="preserve"> </w:t>
                            </w:r>
                            <w:r w:rsidR="00ED303B" w:rsidRPr="00AD7EBE">
                              <w:rPr>
                                <w:sz w:val="40"/>
                                <w:szCs w:val="40"/>
                              </w:rPr>
                              <w:t>Erstellung</w:t>
                            </w:r>
                            <w:r w:rsidR="00446DDE" w:rsidRPr="00AD7EBE">
                              <w:rPr>
                                <w:sz w:val="40"/>
                                <w:szCs w:val="40"/>
                              </w:rPr>
                              <w:t xml:space="preserve"> </w:t>
                            </w:r>
                            <w:r w:rsidR="00ED303B" w:rsidRPr="00AD7EBE">
                              <w:rPr>
                                <w:sz w:val="40"/>
                                <w:szCs w:val="40"/>
                              </w:rPr>
                              <w:t xml:space="preserve">von </w:t>
                            </w:r>
                            <w:r w:rsidR="00317662" w:rsidRPr="00AD7EBE">
                              <w:rPr>
                                <w:sz w:val="40"/>
                                <w:szCs w:val="40"/>
                              </w:rPr>
                              <w:t>Internetunabhängigen lokalen Peer</w:t>
                            </w:r>
                            <w:r w:rsidR="009216C5" w:rsidRPr="00AD7EBE">
                              <w:rPr>
                                <w:sz w:val="40"/>
                                <w:szCs w:val="40"/>
                              </w:rPr>
                              <w:t>-T</w:t>
                            </w:r>
                            <w:r w:rsidR="00317662" w:rsidRPr="00AD7EBE">
                              <w:rPr>
                                <w:sz w:val="40"/>
                                <w:szCs w:val="40"/>
                              </w:rPr>
                              <w:t>o</w:t>
                            </w:r>
                            <w:r w:rsidR="009216C5" w:rsidRPr="00AD7EBE">
                              <w:rPr>
                                <w:sz w:val="40"/>
                                <w:szCs w:val="40"/>
                              </w:rPr>
                              <w:t>-</w:t>
                            </w:r>
                            <w:r w:rsidR="00317662" w:rsidRPr="00AD7EBE">
                              <w:rPr>
                                <w:sz w:val="40"/>
                                <w:szCs w:val="40"/>
                              </w:rPr>
                              <w:t>Peer</w:t>
                            </w:r>
                            <w:r w:rsidR="009216C5" w:rsidRPr="00AD7EBE">
                              <w:rPr>
                                <w:sz w:val="40"/>
                                <w:szCs w:val="40"/>
                              </w:rPr>
                              <w:t>-</w:t>
                            </w:r>
                            <w:r w:rsidR="00ED303B" w:rsidRPr="00AD7EBE">
                              <w:rPr>
                                <w:sz w:val="40"/>
                                <w:szCs w:val="40"/>
                              </w:rPr>
                              <w:t>Verbindungen</w:t>
                            </w:r>
                            <w:r w:rsidR="00896E24">
                              <w:rPr>
                                <w:sz w:val="40"/>
                                <w:szCs w:val="40"/>
                              </w:rPr>
                              <w:t xml:space="preserve"> auf Android-Geräten</w:t>
                            </w:r>
                          </w:p>
                          <w:p w14:paraId="6269BCE9" w14:textId="77777777" w:rsidR="00AA5BFD" w:rsidRPr="00B23CEE" w:rsidRDefault="00AA5BFD" w:rsidP="00CA204A">
                            <w:pPr>
                              <w:pStyle w:val="Untertitel"/>
                            </w:pPr>
                          </w:p>
                          <w:p w14:paraId="0D8119EE" w14:textId="77777777" w:rsidR="00AA5BFD" w:rsidRPr="008C7CD2" w:rsidRDefault="00AA5BFD" w:rsidP="00CA204A">
                            <w:pPr>
                              <w:jc w:val="center"/>
                            </w:pPr>
                          </w:p>
                          <w:p w14:paraId="2CCC666D" w14:textId="77777777" w:rsidR="00AA5BFD" w:rsidRDefault="00AA5BFD" w:rsidP="00CA204A"/>
                        </w:txbxContent>
                      </wps:txbx>
                      <wps:bodyPr rot="0" vert="horz" wrap="square" lIns="0" tIns="0" rIns="0" bIns="0" anchor="b" anchorCtr="0" upright="1">
                        <a:noAutofit/>
                      </wps:bodyPr>
                    </wps:wsp>
                  </a:graphicData>
                </a:graphic>
              </wp:inline>
            </w:drawing>
          </mc:Choice>
          <mc:Fallback>
            <w:pict>
              <v:shape w14:anchorId="78903616" id="Textfeld 9" o:spid="_x0000_s1027" type="#_x0000_t202" style="width:424.5pt;height:343.9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" filled="f" stroked="f">
                <o:lock v:ext="edit" aspectratio="t"/>
                <v:textbox inset="0,0,0,0">
                  <w:txbxContent>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251"/>
                      </w:tblGrid>
                      <w:tr w:rsidR="00AA5BFD" w14:paraId="1ECC1728" w14:textId="77777777" w:rsidTr="00D60B44">
                        <w:tc>
                          <w:tcPr>
                            <w:tcW w:w="4259" w:type="dxa"/>
                          </w:tcPr>
                          <w:p w14:paraId="58DFE8DF" w14:textId="77777777" w:rsidR="00AA5BFD" w:rsidRPr="00B11C9B" w:rsidRDefault="00AA5BFD" w:rsidP="00B11C9B">
                            <w:pPr>
                              <w:pStyle w:val="Untertitel"/>
                              <w:jc w:val="left"/>
                            </w:pPr>
                            <w:r>
                              <w:rPr>
                                <w:noProof/>
                              </w:rPr>
                              <w:drawing>
                                <wp:inline distT="0" distB="0" distL="0" distR="0" wp14:anchorId="38822875" wp14:editId="7456E791">
                                  <wp:extent cx="1981204" cy="5349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8">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tc>
                        <w:tc>
                          <w:tcPr>
                            <w:tcW w:w="4259" w:type="dxa"/>
                          </w:tcPr>
                          <w:p w14:paraId="20F59B2A" w14:textId="77777777" w:rsidR="00AA5BFD" w:rsidRDefault="00AA5BFD" w:rsidP="008C7CD2">
                            <w:pPr>
                              <w:pStyle w:val="Untertitel"/>
                              <w:ind w:left="357"/>
                              <w:jc w:val="right"/>
                              <w:rPr>
                                <w:b/>
                                <w:sz w:val="24"/>
                                <w:szCs w:val="24"/>
                              </w:rPr>
                            </w:pPr>
                          </w:p>
                          <w:p w14:paraId="094E602B" w14:textId="77777777" w:rsidR="00AA5BFD" w:rsidRPr="008C7CD2" w:rsidRDefault="00AA5BFD" w:rsidP="008C7CD2">
                            <w:pPr>
                              <w:pStyle w:val="Untertitel"/>
                              <w:ind w:left="357"/>
                              <w:jc w:val="right"/>
                              <w:rPr>
                                <w:b/>
                                <w:sz w:val="24"/>
                                <w:szCs w:val="24"/>
                              </w:rPr>
                            </w:pPr>
                            <w:r w:rsidRPr="008C7CD2">
                              <w:rPr>
                                <w:b/>
                                <w:sz w:val="24"/>
                                <w:szCs w:val="24"/>
                              </w:rPr>
                              <w:t>Fakultät für Informationstechnik</w:t>
                            </w:r>
                          </w:p>
                        </w:tc>
                      </w:tr>
                    </w:tbl>
                    <w:p w14:paraId="16A12297" w14:textId="77777777" w:rsidR="00AA5BFD" w:rsidRPr="00EC7D2F" w:rsidRDefault="00AA5BFD" w:rsidP="00CA204A">
                      <w:pPr>
                        <w:pStyle w:val="Untertitel"/>
                        <w:jc w:val="left"/>
                        <w:rPr>
                          <w:b/>
                        </w:rPr>
                      </w:pPr>
                      <w:r w:rsidRPr="00EC7D2F">
                        <w:rPr>
                          <w:b/>
                        </w:rPr>
                        <w:t>Praktikumsbericht</w:t>
                      </w:r>
                    </w:p>
                    <w:p w14:paraId="3EB8B227" w14:textId="77777777" w:rsidR="00AA5BFD" w:rsidRDefault="00AA5BFD" w:rsidP="00CA204A">
                      <w:r w:rsidRPr="008C7CD2">
                        <w:t>Im</w:t>
                      </w:r>
                      <w:r>
                        <w:t xml:space="preserve"> Studiengang:</w:t>
                      </w:r>
                    </w:p>
                    <w:p w14:paraId="4E975DF4" w14:textId="77777777" w:rsidR="00AA5BFD" w:rsidRDefault="00AA5BFD" w:rsidP="00CA204A">
                      <w:r>
                        <w:t>t</w:t>
                      </w:r>
                      <w:r w:rsidRPr="008C7CD2">
                        <w:t>echnische Informatik</w:t>
                      </w:r>
                    </w:p>
                    <w:p w14:paraId="1FFC470A" w14:textId="3B17C5B1" w:rsidR="00AA5BFD" w:rsidRDefault="00AA5BFD" w:rsidP="00CA204A">
                      <w:r>
                        <w:t>im Bereich</w:t>
                      </w:r>
                    </w:p>
                    <w:p w14:paraId="1A07E827" w14:textId="77777777" w:rsidR="00AD7EBE" w:rsidRDefault="00AD7EBE" w:rsidP="00CA204A"/>
                    <w:p w14:paraId="2C3E059A" w14:textId="777A7534" w:rsidR="00AA5BFD" w:rsidRPr="00AD7EBE" w:rsidRDefault="00062C19" w:rsidP="00AD7EBE">
                      <w:pPr>
                        <w:pStyle w:val="Titel"/>
                        <w:rPr>
                          <w:sz w:val="40"/>
                          <w:szCs w:val="40"/>
                        </w:rPr>
                      </w:pPr>
                      <w:r w:rsidRPr="00AD7EBE">
                        <w:rPr>
                          <w:sz w:val="40"/>
                          <w:szCs w:val="40"/>
                        </w:rPr>
                        <w:t>Konzeption</w:t>
                      </w:r>
                      <w:r w:rsidR="00AA5BFD" w:rsidRPr="00AD7EBE">
                        <w:rPr>
                          <w:sz w:val="40"/>
                          <w:szCs w:val="40"/>
                        </w:rPr>
                        <w:t xml:space="preserve"> und </w:t>
                      </w:r>
                      <w:r w:rsidRPr="00AD7EBE">
                        <w:rPr>
                          <w:sz w:val="40"/>
                          <w:szCs w:val="40"/>
                        </w:rPr>
                        <w:t xml:space="preserve">Implementierung </w:t>
                      </w:r>
                      <w:r w:rsidR="00AA5BFD" w:rsidRPr="00AD7EBE">
                        <w:rPr>
                          <w:sz w:val="40"/>
                          <w:szCs w:val="40"/>
                        </w:rPr>
                        <w:t>einer</w:t>
                      </w:r>
                      <w:r w:rsidR="00446DDE" w:rsidRPr="00AD7EBE">
                        <w:rPr>
                          <w:sz w:val="40"/>
                          <w:szCs w:val="40"/>
                        </w:rPr>
                        <w:t xml:space="preserve"> Wrapper Bibliothek zur</w:t>
                      </w:r>
                      <w:r w:rsidR="00317662" w:rsidRPr="00AD7EBE">
                        <w:rPr>
                          <w:sz w:val="40"/>
                          <w:szCs w:val="40"/>
                        </w:rPr>
                        <w:t xml:space="preserve"> </w:t>
                      </w:r>
                      <w:r w:rsidR="00ED303B" w:rsidRPr="00AD7EBE">
                        <w:rPr>
                          <w:sz w:val="40"/>
                          <w:szCs w:val="40"/>
                        </w:rPr>
                        <w:t>Erstellung</w:t>
                      </w:r>
                      <w:r w:rsidR="00446DDE" w:rsidRPr="00AD7EBE">
                        <w:rPr>
                          <w:sz w:val="40"/>
                          <w:szCs w:val="40"/>
                        </w:rPr>
                        <w:t xml:space="preserve"> </w:t>
                      </w:r>
                      <w:r w:rsidR="00ED303B" w:rsidRPr="00AD7EBE">
                        <w:rPr>
                          <w:sz w:val="40"/>
                          <w:szCs w:val="40"/>
                        </w:rPr>
                        <w:t xml:space="preserve">von </w:t>
                      </w:r>
                      <w:r w:rsidR="00317662" w:rsidRPr="00AD7EBE">
                        <w:rPr>
                          <w:sz w:val="40"/>
                          <w:szCs w:val="40"/>
                        </w:rPr>
                        <w:t>Internetunabhängigen lokalen Peer</w:t>
                      </w:r>
                      <w:r w:rsidR="009216C5" w:rsidRPr="00AD7EBE">
                        <w:rPr>
                          <w:sz w:val="40"/>
                          <w:szCs w:val="40"/>
                        </w:rPr>
                        <w:t>-T</w:t>
                      </w:r>
                      <w:r w:rsidR="00317662" w:rsidRPr="00AD7EBE">
                        <w:rPr>
                          <w:sz w:val="40"/>
                          <w:szCs w:val="40"/>
                        </w:rPr>
                        <w:t>o</w:t>
                      </w:r>
                      <w:r w:rsidR="009216C5" w:rsidRPr="00AD7EBE">
                        <w:rPr>
                          <w:sz w:val="40"/>
                          <w:szCs w:val="40"/>
                        </w:rPr>
                        <w:t>-</w:t>
                      </w:r>
                      <w:r w:rsidR="00317662" w:rsidRPr="00AD7EBE">
                        <w:rPr>
                          <w:sz w:val="40"/>
                          <w:szCs w:val="40"/>
                        </w:rPr>
                        <w:t>Peer</w:t>
                      </w:r>
                      <w:r w:rsidR="009216C5" w:rsidRPr="00AD7EBE">
                        <w:rPr>
                          <w:sz w:val="40"/>
                          <w:szCs w:val="40"/>
                        </w:rPr>
                        <w:t>-</w:t>
                      </w:r>
                      <w:r w:rsidR="00ED303B" w:rsidRPr="00AD7EBE">
                        <w:rPr>
                          <w:sz w:val="40"/>
                          <w:szCs w:val="40"/>
                        </w:rPr>
                        <w:t>Verbindungen</w:t>
                      </w:r>
                      <w:r w:rsidR="00896E24">
                        <w:rPr>
                          <w:sz w:val="40"/>
                          <w:szCs w:val="40"/>
                        </w:rPr>
                        <w:t xml:space="preserve"> auf Android-Geräten</w:t>
                      </w:r>
                    </w:p>
                    <w:p w14:paraId="6269BCE9" w14:textId="77777777" w:rsidR="00AA5BFD" w:rsidRPr="00B23CEE" w:rsidRDefault="00AA5BFD" w:rsidP="00CA204A">
                      <w:pPr>
                        <w:pStyle w:val="Untertitel"/>
                      </w:pPr>
                    </w:p>
                    <w:p w14:paraId="0D8119EE" w14:textId="77777777" w:rsidR="00AA5BFD" w:rsidRPr="008C7CD2" w:rsidRDefault="00AA5BFD" w:rsidP="00CA204A">
                      <w:pPr>
                        <w:jc w:val="center"/>
                      </w:pPr>
                    </w:p>
                    <w:p w14:paraId="2CCC666D" w14:textId="77777777" w:rsidR="00AA5BFD" w:rsidRDefault="00AA5BFD" w:rsidP="00CA204A"/>
                  </w:txbxContent>
                </v:textbox>
                <w10:anchorlock/>
              </v:shape>
            </w:pict>
          </mc:Fallback>
        </mc:AlternateContent>
      </w:r>
      <w:r w:rsidR="004070F3" w:rsidRPr="00BC08A4">
        <w:rPr>
          <w:b/>
          <w:noProof/>
        </w:rPr>
        <mc:AlternateContent>
          <mc:Choice Requires="wps">
            <w:drawing>
              <wp:anchor distT="0" distB="0" distL="114300" distR="114300" simplePos="0" relativeHeight="251651072" behindDoc="0" locked="1" layoutInCell="1" allowOverlap="1" wp14:anchorId="332ADDE3" wp14:editId="6329E37D">
                <wp:simplePos x="0" y="0"/>
                <wp:positionH relativeFrom="column">
                  <wp:posOffset>3810</wp:posOffset>
                </wp:positionH>
                <wp:positionV relativeFrom="page">
                  <wp:posOffset>9022715</wp:posOffset>
                </wp:positionV>
                <wp:extent cx="5400000" cy="763200"/>
                <wp:effectExtent l="0" t="0" r="0" b="0"/>
                <wp:wrapTopAndBottom/>
                <wp:docPr id="217" name="Textfeld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400000" cy="763200"/>
                        </a:xfrm>
                        <a:prstGeom prst="rect">
                          <a:avLst/>
                        </a:prstGeom>
                        <a:solidFill>
                          <a:srgbClr val="FFFFFF"/>
                        </a:solidFill>
                        <a:ln w="9525">
                          <a:noFill/>
                          <a:miter lim="800000"/>
                          <a:headEnd/>
                          <a:tailEnd/>
                        </a:ln>
                      </wps:spPr>
                      <wps:txbx>
                        <w:txbxContent>
                          <w:tbl>
                            <w:tblPr>
                              <w:tblStyle w:val="Tabellenraster"/>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1418"/>
                              <w:gridCol w:w="3543"/>
                            </w:tblGrid>
                            <w:tr w:rsidR="00AA5BFD" w14:paraId="3F55FB48" w14:textId="77777777" w:rsidTr="00C93AC5">
                              <w:tc>
                                <w:tcPr>
                                  <w:tcW w:w="3652" w:type="dxa"/>
                                  <w:tcBorders>
                                    <w:bottom w:val="single" w:sz="4" w:space="0" w:color="auto"/>
                                  </w:tcBorders>
                                </w:tcPr>
                                <w:p w14:paraId="7D1713A9" w14:textId="77777777" w:rsidR="00AA5BFD" w:rsidRDefault="00AA5BFD" w:rsidP="009E7936"/>
                              </w:tc>
                              <w:tc>
                                <w:tcPr>
                                  <w:tcW w:w="1418" w:type="dxa"/>
                                </w:tcPr>
                                <w:p w14:paraId="795A27DD" w14:textId="77777777" w:rsidR="00AA5BFD" w:rsidRDefault="00AA5BFD" w:rsidP="009E7936"/>
                              </w:tc>
                              <w:tc>
                                <w:tcPr>
                                  <w:tcW w:w="3543" w:type="dxa"/>
                                  <w:tcBorders>
                                    <w:bottom w:val="single" w:sz="4" w:space="0" w:color="auto"/>
                                  </w:tcBorders>
                                </w:tcPr>
                                <w:p w14:paraId="12B831AA" w14:textId="77777777" w:rsidR="00AA5BFD" w:rsidRDefault="00AA5BFD" w:rsidP="009E7936"/>
                              </w:tc>
                            </w:tr>
                            <w:tr w:rsidR="00AA5BFD" w14:paraId="4F7F84FF" w14:textId="77777777" w:rsidTr="00C93AC5">
                              <w:tc>
                                <w:tcPr>
                                  <w:tcW w:w="3652" w:type="dxa"/>
                                  <w:tcBorders>
                                    <w:top w:val="single" w:sz="4" w:space="0" w:color="auto"/>
                                  </w:tcBorders>
                                </w:tcPr>
                                <w:p w14:paraId="6095DFA8" w14:textId="232870D0" w:rsidR="00AA5BFD" w:rsidRDefault="00AA5BFD" w:rsidP="009E7936">
                                  <w:r w:rsidRPr="00BC08A4">
                                    <w:fldChar w:fldCharType="begin"/>
                                  </w:r>
                                  <w:r w:rsidRPr="00BC08A4">
                                    <w:instrText xml:space="preserve"> TIME \@ "dd.MM.yyyy" </w:instrText>
                                  </w:r>
                                  <w:r w:rsidRPr="00BC08A4">
                                    <w:fldChar w:fldCharType="separate"/>
                                  </w:r>
                                  <w:r w:rsidR="00325A01">
                                    <w:rPr>
                                      <w:noProof/>
                                    </w:rPr>
                                    <w:t>04.04.2020</w:t>
                                  </w:r>
                                  <w:r w:rsidRPr="00BC08A4">
                                    <w:fldChar w:fldCharType="end"/>
                                  </w:r>
                                  <w:r>
                                    <w:t>, Alexis dos Santos</w:t>
                                  </w:r>
                                </w:p>
                              </w:tc>
                              <w:tc>
                                <w:tcPr>
                                  <w:tcW w:w="1418" w:type="dxa"/>
                                </w:tcPr>
                                <w:p w14:paraId="70B21C73" w14:textId="77777777" w:rsidR="00AA5BFD" w:rsidRDefault="00AA5BFD" w:rsidP="009E7936"/>
                              </w:tc>
                              <w:tc>
                                <w:tcPr>
                                  <w:tcW w:w="3543" w:type="dxa"/>
                                  <w:tcBorders>
                                    <w:top w:val="single" w:sz="4" w:space="0" w:color="auto"/>
                                  </w:tcBorders>
                                </w:tcPr>
                                <w:p w14:paraId="7BFA619C" w14:textId="504882E9" w:rsidR="00AA5BFD" w:rsidRDefault="00AA5BFD" w:rsidP="009E7936">
                                  <w:r>
                                    <w:t>Peter Barth</w:t>
                                  </w:r>
                                </w:p>
                              </w:tc>
                            </w:tr>
                          </w:tbl>
                          <w:p w14:paraId="2D73BDA6" w14:textId="77777777" w:rsidR="00AA5BFD" w:rsidRDefault="00AA5BFD" w:rsidP="004070F3">
                            <w:pPr>
                              <w:jc w:val="lef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ADDE3" id="Textfeld 2" o:spid="_x0000_s1028" type="#_x0000_t202" style="position:absolute;left:0;text-align:left;margin-left:.3pt;margin-top:710.45pt;width:425.2pt;height:60.1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" stroked="f">
                <o:lock v:ext="edit" aspectratio="t"/>
                <v:textbox>
                  <w:txbxContent>
                    <w:tbl>
                      <w:tblPr>
                        <w:tblStyle w:val="Tabellenraster"/>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1418"/>
                        <w:gridCol w:w="3543"/>
                      </w:tblGrid>
                      <w:tr w:rsidR="00AA5BFD" w14:paraId="3F55FB48" w14:textId="77777777" w:rsidTr="00C93AC5">
                        <w:tc>
                          <w:tcPr>
                            <w:tcW w:w="3652" w:type="dxa"/>
                            <w:tcBorders>
                              <w:bottom w:val="single" w:sz="4" w:space="0" w:color="auto"/>
                            </w:tcBorders>
                          </w:tcPr>
                          <w:p w14:paraId="7D1713A9" w14:textId="77777777" w:rsidR="00AA5BFD" w:rsidRDefault="00AA5BFD" w:rsidP="009E7936"/>
                        </w:tc>
                        <w:tc>
                          <w:tcPr>
                            <w:tcW w:w="1418" w:type="dxa"/>
                          </w:tcPr>
                          <w:p w14:paraId="795A27DD" w14:textId="77777777" w:rsidR="00AA5BFD" w:rsidRDefault="00AA5BFD" w:rsidP="009E7936"/>
                        </w:tc>
                        <w:tc>
                          <w:tcPr>
                            <w:tcW w:w="3543" w:type="dxa"/>
                            <w:tcBorders>
                              <w:bottom w:val="single" w:sz="4" w:space="0" w:color="auto"/>
                            </w:tcBorders>
                          </w:tcPr>
                          <w:p w14:paraId="12B831AA" w14:textId="77777777" w:rsidR="00AA5BFD" w:rsidRDefault="00AA5BFD" w:rsidP="009E7936"/>
                        </w:tc>
                      </w:tr>
                      <w:tr w:rsidR="00AA5BFD" w14:paraId="4F7F84FF" w14:textId="77777777" w:rsidTr="00C93AC5">
                        <w:tc>
                          <w:tcPr>
                            <w:tcW w:w="3652" w:type="dxa"/>
                            <w:tcBorders>
                              <w:top w:val="single" w:sz="4" w:space="0" w:color="auto"/>
                            </w:tcBorders>
                          </w:tcPr>
                          <w:p w14:paraId="6095DFA8" w14:textId="232870D0" w:rsidR="00AA5BFD" w:rsidRDefault="00AA5BFD" w:rsidP="009E7936">
                            <w:r w:rsidRPr="00BC08A4">
                              <w:fldChar w:fldCharType="begin"/>
                            </w:r>
                            <w:r w:rsidRPr="00BC08A4">
                              <w:instrText xml:space="preserve"> TIME \@ "dd.MM.yyyy" </w:instrText>
                            </w:r>
                            <w:r w:rsidRPr="00BC08A4">
                              <w:fldChar w:fldCharType="separate"/>
                            </w:r>
                            <w:r w:rsidR="00325A01">
                              <w:rPr>
                                <w:noProof/>
                              </w:rPr>
                              <w:t>04.04.2020</w:t>
                            </w:r>
                            <w:r w:rsidRPr="00BC08A4">
                              <w:fldChar w:fldCharType="end"/>
                            </w:r>
                            <w:r>
                              <w:t>, Alexis dos Santos</w:t>
                            </w:r>
                          </w:p>
                        </w:tc>
                        <w:tc>
                          <w:tcPr>
                            <w:tcW w:w="1418" w:type="dxa"/>
                          </w:tcPr>
                          <w:p w14:paraId="70B21C73" w14:textId="77777777" w:rsidR="00AA5BFD" w:rsidRDefault="00AA5BFD" w:rsidP="009E7936"/>
                        </w:tc>
                        <w:tc>
                          <w:tcPr>
                            <w:tcW w:w="3543" w:type="dxa"/>
                            <w:tcBorders>
                              <w:top w:val="single" w:sz="4" w:space="0" w:color="auto"/>
                            </w:tcBorders>
                          </w:tcPr>
                          <w:p w14:paraId="7BFA619C" w14:textId="504882E9" w:rsidR="00AA5BFD" w:rsidRDefault="00AA5BFD" w:rsidP="009E7936">
                            <w:r>
                              <w:t>Peter Barth</w:t>
                            </w:r>
                          </w:p>
                        </w:tc>
                      </w:tr>
                    </w:tbl>
                    <w:p w14:paraId="2D73BDA6" w14:textId="77777777" w:rsidR="00AA5BFD" w:rsidRDefault="00AA5BFD" w:rsidP="004070F3">
                      <w:pPr>
                        <w:jc w:val="left"/>
                      </w:pPr>
                    </w:p>
                  </w:txbxContent>
                </v:textbox>
                <w10:wrap type="topAndBottom" anchory="page"/>
                <w10:anchorlock/>
              </v:shape>
            </w:pict>
          </mc:Fallback>
        </mc:AlternateContent>
      </w:r>
    </w:p>
    <w:p w14:paraId="63038364" w14:textId="61CEF67B" w:rsidR="00C969F6" w:rsidRPr="00BC08A4" w:rsidRDefault="006769F6">
      <w:pPr>
        <w:pStyle w:val="berschrift1"/>
        <w:numPr>
          <w:ilvl w:val="0"/>
          <w:numId w:val="0"/>
        </w:numPr>
      </w:pPr>
      <w:bookmarkStart w:id="0" w:name="_Toc36833066"/>
      <w:bookmarkStart w:id="1" w:name="_Ref491742389"/>
      <w:r w:rsidRPr="00BC08A4">
        <w:lastRenderedPageBreak/>
        <w:t>Eidesstattliche Erklärung</w:t>
      </w:r>
      <w:bookmarkEnd w:id="0"/>
    </w:p>
    <w:p w14:paraId="18D470D7" w14:textId="77777777" w:rsidR="00C969F6" w:rsidRPr="00BC08A4" w:rsidRDefault="00700FDC" w:rsidP="00700FDC">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6769F6" w:rsidRPr="00BC08A4" w14:paraId="1F8FACE5" w14:textId="77777777" w:rsidTr="006769F6">
        <w:tc>
          <w:tcPr>
            <w:tcW w:w="4928" w:type="dxa"/>
          </w:tcPr>
          <w:p w14:paraId="18736FAB" w14:textId="4B0854A7" w:rsidR="006769F6" w:rsidRPr="00BC08A4" w:rsidRDefault="006769F6" w:rsidP="00BF59A3">
            <w:r w:rsidRPr="00BC08A4">
              <w:t xml:space="preserve">Mannheim, den </w:t>
            </w:r>
            <w:r w:rsidRPr="00BC08A4">
              <w:fldChar w:fldCharType="begin"/>
            </w:r>
            <w:r w:rsidRPr="00BC08A4">
              <w:instrText xml:space="preserve"> TIME \@ "dd.MM.yyyy" </w:instrText>
            </w:r>
            <w:r w:rsidRPr="00BC08A4">
              <w:fldChar w:fldCharType="separate"/>
            </w:r>
            <w:r w:rsidR="00325A01">
              <w:rPr>
                <w:noProof/>
              </w:rPr>
              <w:t>04.04.2020</w:t>
            </w:r>
            <w:r w:rsidRPr="00BC08A4">
              <w:fldChar w:fldCharType="end"/>
            </w:r>
          </w:p>
        </w:tc>
      </w:tr>
      <w:tr w:rsidR="00700FDC" w:rsidRPr="00BC08A4" w14:paraId="0EC64748" w14:textId="77777777" w:rsidTr="006769F6">
        <w:trPr>
          <w:trHeight w:val="757"/>
        </w:trPr>
        <w:tc>
          <w:tcPr>
            <w:tcW w:w="4928" w:type="dxa"/>
            <w:tcBorders>
              <w:bottom w:val="single" w:sz="4" w:space="0" w:color="auto"/>
            </w:tcBorders>
          </w:tcPr>
          <w:p w14:paraId="28F9B5F5" w14:textId="77777777" w:rsidR="00700FDC" w:rsidRPr="00BC08A4" w:rsidRDefault="00700FDC" w:rsidP="00BF59A3"/>
        </w:tc>
      </w:tr>
      <w:tr w:rsidR="00700FDC" w:rsidRPr="00BC08A4" w14:paraId="6556F4E2" w14:textId="77777777" w:rsidTr="00700FDC">
        <w:tc>
          <w:tcPr>
            <w:tcW w:w="4928" w:type="dxa"/>
            <w:tcBorders>
              <w:top w:val="single" w:sz="4" w:space="0" w:color="auto"/>
            </w:tcBorders>
          </w:tcPr>
          <w:p w14:paraId="67A94F60" w14:textId="660EBC7B" w:rsidR="00700FDC" w:rsidRPr="00BC08A4" w:rsidRDefault="00700FDC" w:rsidP="00BF59A3">
            <w:r w:rsidRPr="00BC08A4">
              <w:t xml:space="preserve">Alexis Danilo </w:t>
            </w:r>
            <w:proofErr w:type="spellStart"/>
            <w:r w:rsidRPr="00BC08A4">
              <w:t>Morgado</w:t>
            </w:r>
            <w:proofErr w:type="spellEnd"/>
            <w:r w:rsidRPr="00BC08A4">
              <w:t xml:space="preserve">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36833067"/>
      <w:bookmarkEnd w:id="1"/>
      <w:r w:rsidRPr="00BC08A4">
        <w:lastRenderedPageBreak/>
        <w:t>Danksagung</w:t>
      </w:r>
      <w:bookmarkEnd w:id="2"/>
    </w:p>
    <w:p w14:paraId="63C4EC42" w14:textId="6FA82A31" w:rsidR="001E22EF" w:rsidRPr="00F519F6" w:rsidRDefault="00684AA4" w:rsidP="00994FC9">
      <w:pPr>
        <w:rPr>
          <w:lang w:val="en-US"/>
        </w:rPr>
      </w:pPr>
      <w:r w:rsidRPr="00F519F6">
        <w:rPr>
          <w:lang w:val="en-US"/>
        </w:rPr>
        <w:br w:type="page"/>
      </w:r>
    </w:p>
    <w:p w14:paraId="5F1E6FDD" w14:textId="68608678" w:rsidR="00881BDB" w:rsidRPr="00BC08A4" w:rsidRDefault="0067618E" w:rsidP="00881BDB">
      <w:pPr>
        <w:pStyle w:val="berschrift1"/>
        <w:numPr>
          <w:ilvl w:val="0"/>
          <w:numId w:val="0"/>
        </w:numPr>
      </w:pPr>
      <w:bookmarkStart w:id="3" w:name="_Toc36833068"/>
      <w:r>
        <w:lastRenderedPageBreak/>
        <w:t>Zusammenfassung</w:t>
      </w:r>
      <w:bookmarkEnd w:id="3"/>
    </w:p>
    <w:p w14:paraId="30443A46" w14:textId="1EC49D58" w:rsidR="00BC199E" w:rsidRDefault="001134CD" w:rsidP="00881BDB">
      <w:r>
        <w:t xml:space="preserve">Abstract </w:t>
      </w:r>
      <w:proofErr w:type="spellStart"/>
      <w:r>
        <w:t>auf deutsch</w:t>
      </w:r>
      <w:proofErr w:type="spellEnd"/>
    </w:p>
    <w:p w14:paraId="11B77F53" w14:textId="558425BB" w:rsidR="00BC199E" w:rsidRPr="00F519F6" w:rsidRDefault="00326EB5" w:rsidP="00726BEA">
      <w:pPr>
        <w:pStyle w:val="berschrift1"/>
        <w:numPr>
          <w:ilvl w:val="0"/>
          <w:numId w:val="0"/>
        </w:numPr>
        <w:ind w:left="680" w:hanging="680"/>
        <w:rPr>
          <w:lang w:val="en-US"/>
        </w:rPr>
      </w:pPr>
      <w:bookmarkStart w:id="4" w:name="_Toc36833069"/>
      <w:r w:rsidRPr="00F519F6">
        <w:rPr>
          <w:lang w:val="en-US"/>
        </w:rPr>
        <w:lastRenderedPageBreak/>
        <w:t>Abstract</w:t>
      </w:r>
      <w:bookmarkEnd w:id="4"/>
    </w:p>
    <w:p w14:paraId="6FA9BF83" w14:textId="65745B07" w:rsidR="00881BDB" w:rsidRDefault="00881BDB" w:rsidP="00881BDB">
      <w:pPr>
        <w:pStyle w:val="berschrift1"/>
        <w:numPr>
          <w:ilvl w:val="0"/>
          <w:numId w:val="0"/>
        </w:numPr>
      </w:pPr>
      <w:bookmarkStart w:id="5" w:name="_Toc36833070"/>
      <w:r w:rsidRPr="00BC08A4">
        <w:lastRenderedPageBreak/>
        <w:t>Inhaltsverzeichnis</w:t>
      </w:r>
      <w:bookmarkEnd w:id="5"/>
    </w:p>
    <w:p w14:paraId="32C4A5DC" w14:textId="2DF57DC7" w:rsidR="00574832"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574832">
        <w:t>Eidesstattliche Erklärung</w:t>
      </w:r>
      <w:r w:rsidR="00574832">
        <w:tab/>
      </w:r>
      <w:r w:rsidR="00574832">
        <w:fldChar w:fldCharType="begin"/>
      </w:r>
      <w:r w:rsidR="00574832">
        <w:instrText xml:space="preserve"> PAGEREF _Toc36833066 \h </w:instrText>
      </w:r>
      <w:r w:rsidR="00574832">
        <w:fldChar w:fldCharType="separate"/>
      </w:r>
      <w:r w:rsidR="00DF6E1C">
        <w:t>2</w:t>
      </w:r>
      <w:r w:rsidR="00574832">
        <w:fldChar w:fldCharType="end"/>
      </w:r>
    </w:p>
    <w:p w14:paraId="3D1BBA98" w14:textId="65E32DDC" w:rsidR="00574832" w:rsidRDefault="00574832">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36833067 \h </w:instrText>
      </w:r>
      <w:r>
        <w:fldChar w:fldCharType="separate"/>
      </w:r>
      <w:r w:rsidR="00DF6E1C">
        <w:t>3</w:t>
      </w:r>
      <w:r>
        <w:fldChar w:fldCharType="end"/>
      </w:r>
    </w:p>
    <w:p w14:paraId="6BD2329B" w14:textId="136C2101" w:rsidR="00574832" w:rsidRDefault="00574832">
      <w:pPr>
        <w:pStyle w:val="Verzeichnis1"/>
        <w:rPr>
          <w:rFonts w:asciiTheme="minorHAnsi" w:eastAsiaTheme="minorEastAsia" w:hAnsiTheme="minorHAnsi" w:cstheme="minorBidi"/>
          <w:b w:val="0"/>
          <w:sz w:val="22"/>
          <w:szCs w:val="22"/>
        </w:rPr>
      </w:pPr>
      <w:r>
        <w:t>Zusammenfassung</w:t>
      </w:r>
      <w:r>
        <w:tab/>
      </w:r>
      <w:r>
        <w:fldChar w:fldCharType="begin"/>
      </w:r>
      <w:r>
        <w:instrText xml:space="preserve"> PAGEREF _Toc36833068 \h </w:instrText>
      </w:r>
      <w:r>
        <w:fldChar w:fldCharType="separate"/>
      </w:r>
      <w:r w:rsidR="00DF6E1C">
        <w:t>4</w:t>
      </w:r>
      <w:r>
        <w:fldChar w:fldCharType="end"/>
      </w:r>
    </w:p>
    <w:p w14:paraId="79EC58E5" w14:textId="0CC64B75" w:rsidR="00574832" w:rsidRDefault="00574832">
      <w:pPr>
        <w:pStyle w:val="Verzeichnis1"/>
        <w:rPr>
          <w:rFonts w:asciiTheme="minorHAnsi" w:eastAsiaTheme="minorEastAsia" w:hAnsiTheme="minorHAnsi" w:cstheme="minorBidi"/>
          <w:b w:val="0"/>
          <w:sz w:val="22"/>
          <w:szCs w:val="22"/>
        </w:rPr>
      </w:pPr>
      <w:r w:rsidRPr="001F788A">
        <w:rPr>
          <w:lang w:val="en-US"/>
        </w:rPr>
        <w:t>Abstract</w:t>
      </w:r>
      <w:r>
        <w:tab/>
      </w:r>
      <w:r>
        <w:fldChar w:fldCharType="begin"/>
      </w:r>
      <w:r>
        <w:instrText xml:space="preserve"> PAGEREF _Toc36833069 \h </w:instrText>
      </w:r>
      <w:r>
        <w:fldChar w:fldCharType="separate"/>
      </w:r>
      <w:r w:rsidR="00DF6E1C">
        <w:t>5</w:t>
      </w:r>
      <w:r>
        <w:fldChar w:fldCharType="end"/>
      </w:r>
    </w:p>
    <w:p w14:paraId="7B1B3B4E" w14:textId="56A90234" w:rsidR="00574832" w:rsidRDefault="00574832">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6833070 \h </w:instrText>
      </w:r>
      <w:r>
        <w:fldChar w:fldCharType="separate"/>
      </w:r>
      <w:r w:rsidR="00DF6E1C">
        <w:t>6</w:t>
      </w:r>
      <w:r>
        <w:fldChar w:fldCharType="end"/>
      </w:r>
    </w:p>
    <w:p w14:paraId="5EBF11C0" w14:textId="5437FA8F" w:rsidR="00574832" w:rsidRDefault="00574832">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6833071 \h </w:instrText>
      </w:r>
      <w:r>
        <w:fldChar w:fldCharType="separate"/>
      </w:r>
      <w:r w:rsidR="00DF6E1C">
        <w:t>8</w:t>
      </w:r>
      <w:r>
        <w:fldChar w:fldCharType="end"/>
      </w:r>
    </w:p>
    <w:p w14:paraId="6318DAAC" w14:textId="05F91435"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Motivation</w:t>
      </w:r>
      <w:r>
        <w:tab/>
      </w:r>
      <w:r>
        <w:fldChar w:fldCharType="begin"/>
      </w:r>
      <w:r>
        <w:instrText xml:space="preserve"> PAGEREF _Toc36833072 \h </w:instrText>
      </w:r>
      <w:r>
        <w:fldChar w:fldCharType="separate"/>
      </w:r>
      <w:r w:rsidR="00DF6E1C">
        <w:t>8</w:t>
      </w:r>
      <w:r>
        <w:fldChar w:fldCharType="end"/>
      </w:r>
    </w:p>
    <w:p w14:paraId="4B89F637" w14:textId="00EDE6C5"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Zielsetzung</w:t>
      </w:r>
      <w:r>
        <w:tab/>
      </w:r>
      <w:r>
        <w:fldChar w:fldCharType="begin"/>
      </w:r>
      <w:r>
        <w:instrText xml:space="preserve"> PAGEREF _Toc36833073 \h </w:instrText>
      </w:r>
      <w:r>
        <w:fldChar w:fldCharType="separate"/>
      </w:r>
      <w:r w:rsidR="00DF6E1C">
        <w:t>8</w:t>
      </w:r>
      <w:r>
        <w:fldChar w:fldCharType="end"/>
      </w:r>
    </w:p>
    <w:p w14:paraId="06B76DE2" w14:textId="3430D128"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1.3</w:t>
      </w:r>
      <w:r>
        <w:rPr>
          <w:rFonts w:asciiTheme="minorHAnsi" w:eastAsiaTheme="minorEastAsia" w:hAnsiTheme="minorHAnsi" w:cstheme="minorBidi"/>
          <w:sz w:val="22"/>
          <w:szCs w:val="22"/>
        </w:rPr>
        <w:tab/>
      </w:r>
      <w:r>
        <w:t>Aufgabenstellung</w:t>
      </w:r>
      <w:r>
        <w:tab/>
      </w:r>
      <w:r>
        <w:fldChar w:fldCharType="begin"/>
      </w:r>
      <w:r>
        <w:instrText xml:space="preserve"> PAGEREF _Toc36833074 \h </w:instrText>
      </w:r>
      <w:r>
        <w:fldChar w:fldCharType="separate"/>
      </w:r>
      <w:r w:rsidR="00DF6E1C">
        <w:t>8</w:t>
      </w:r>
      <w:r>
        <w:fldChar w:fldCharType="end"/>
      </w:r>
    </w:p>
    <w:p w14:paraId="45FF18AB" w14:textId="2CB96C52" w:rsidR="00574832" w:rsidRDefault="00574832">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36833075 \h </w:instrText>
      </w:r>
      <w:r>
        <w:fldChar w:fldCharType="separate"/>
      </w:r>
      <w:r w:rsidR="00DF6E1C">
        <w:t>9</w:t>
      </w:r>
      <w:r>
        <w:fldChar w:fldCharType="end"/>
      </w:r>
    </w:p>
    <w:p w14:paraId="66624058" w14:textId="41CAF7B1"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o 1 – Messenger</w:t>
      </w:r>
      <w:r>
        <w:tab/>
      </w:r>
      <w:r>
        <w:fldChar w:fldCharType="begin"/>
      </w:r>
      <w:r>
        <w:instrText xml:space="preserve"> PAGEREF _Toc36833076 \h </w:instrText>
      </w:r>
      <w:r>
        <w:fldChar w:fldCharType="separate"/>
      </w:r>
      <w:r w:rsidR="00DF6E1C">
        <w:t>9</w:t>
      </w:r>
      <w:r>
        <w:fldChar w:fldCharType="end"/>
      </w:r>
    </w:p>
    <w:p w14:paraId="624B6335" w14:textId="18713B9C"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Szenario 2 – Shared Touchpoint Canvas</w:t>
      </w:r>
      <w:r>
        <w:tab/>
      </w:r>
      <w:r>
        <w:fldChar w:fldCharType="begin"/>
      </w:r>
      <w:r>
        <w:instrText xml:space="preserve"> PAGEREF _Toc36833077 \h </w:instrText>
      </w:r>
      <w:r>
        <w:fldChar w:fldCharType="separate"/>
      </w:r>
      <w:r w:rsidR="00DF6E1C">
        <w:t>9</w:t>
      </w:r>
      <w:r>
        <w:fldChar w:fldCharType="end"/>
      </w:r>
    </w:p>
    <w:p w14:paraId="0129D009" w14:textId="216DF10A"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Szenario 3 – Bouncing Ball</w:t>
      </w:r>
      <w:r>
        <w:tab/>
      </w:r>
      <w:r>
        <w:fldChar w:fldCharType="begin"/>
      </w:r>
      <w:r>
        <w:instrText xml:space="preserve"> PAGEREF _Toc36833078 \h </w:instrText>
      </w:r>
      <w:r>
        <w:fldChar w:fldCharType="separate"/>
      </w:r>
      <w:r w:rsidR="00DF6E1C">
        <w:t>10</w:t>
      </w:r>
      <w:r>
        <w:fldChar w:fldCharType="end"/>
      </w:r>
    </w:p>
    <w:p w14:paraId="3C1E8C56" w14:textId="44E25A25"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Funktionale Anforderungen</w:t>
      </w:r>
      <w:r>
        <w:tab/>
      </w:r>
      <w:r>
        <w:fldChar w:fldCharType="begin"/>
      </w:r>
      <w:r>
        <w:instrText xml:space="preserve"> PAGEREF _Toc36833079 \h </w:instrText>
      </w:r>
      <w:r>
        <w:fldChar w:fldCharType="separate"/>
      </w:r>
      <w:r w:rsidR="00DF6E1C">
        <w:t>10</w:t>
      </w:r>
      <w:r>
        <w:fldChar w:fldCharType="end"/>
      </w:r>
    </w:p>
    <w:p w14:paraId="7AFA9961" w14:textId="038A5B5C"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2.5</w:t>
      </w:r>
      <w:r>
        <w:rPr>
          <w:rFonts w:asciiTheme="minorHAnsi" w:eastAsiaTheme="minorEastAsia" w:hAnsiTheme="minorHAnsi" w:cstheme="minorBidi"/>
          <w:sz w:val="22"/>
          <w:szCs w:val="22"/>
        </w:rPr>
        <w:tab/>
      </w:r>
      <w:r>
        <w:t>Nichfunktionale Anforderungen</w:t>
      </w:r>
      <w:r>
        <w:tab/>
      </w:r>
      <w:r>
        <w:fldChar w:fldCharType="begin"/>
      </w:r>
      <w:r>
        <w:instrText xml:space="preserve"> PAGEREF _Toc36833080 \h </w:instrText>
      </w:r>
      <w:r>
        <w:fldChar w:fldCharType="separate"/>
      </w:r>
      <w:r w:rsidR="00DF6E1C">
        <w:t>11</w:t>
      </w:r>
      <w:r>
        <w:fldChar w:fldCharType="end"/>
      </w:r>
    </w:p>
    <w:p w14:paraId="7ADB173F" w14:textId="3293F8E9" w:rsidR="00574832" w:rsidRDefault="00574832">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36833081 \h </w:instrText>
      </w:r>
      <w:r>
        <w:fldChar w:fldCharType="separate"/>
      </w:r>
      <w:r w:rsidR="00DF6E1C">
        <w:t>12</w:t>
      </w:r>
      <w:r>
        <w:fldChar w:fldCharType="end"/>
      </w:r>
    </w:p>
    <w:p w14:paraId="4217B337" w14:textId="0DF71CCF"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3.1</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36833082 \h </w:instrText>
      </w:r>
      <w:r>
        <w:fldChar w:fldCharType="separate"/>
      </w:r>
      <w:r w:rsidR="00DF6E1C">
        <w:t>12</w:t>
      </w:r>
      <w:r>
        <w:fldChar w:fldCharType="end"/>
      </w:r>
    </w:p>
    <w:p w14:paraId="22430B0A" w14:textId="4425FA35"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3.2</w:t>
      </w:r>
      <w:r>
        <w:rPr>
          <w:rFonts w:asciiTheme="minorHAnsi" w:eastAsiaTheme="minorEastAsia" w:hAnsiTheme="minorHAnsi" w:cstheme="minorBidi"/>
          <w:sz w:val="22"/>
          <w:szCs w:val="22"/>
        </w:rPr>
        <w:tab/>
      </w:r>
      <w:r>
        <w:t>Art der zu verwendenden Bibliothek</w:t>
      </w:r>
      <w:r>
        <w:tab/>
      </w:r>
      <w:r>
        <w:fldChar w:fldCharType="begin"/>
      </w:r>
      <w:r>
        <w:instrText xml:space="preserve"> PAGEREF _Toc36833083 \h </w:instrText>
      </w:r>
      <w:r>
        <w:fldChar w:fldCharType="separate"/>
      </w:r>
      <w:r w:rsidR="00DF6E1C">
        <w:t>12</w:t>
      </w:r>
      <w:r>
        <w:fldChar w:fldCharType="end"/>
      </w:r>
    </w:p>
    <w:p w14:paraId="010B521B" w14:textId="17F2C11A"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3.3</w:t>
      </w:r>
      <w:r>
        <w:rPr>
          <w:rFonts w:asciiTheme="minorHAnsi" w:eastAsiaTheme="minorEastAsia" w:hAnsiTheme="minorHAnsi" w:cstheme="minorBidi"/>
          <w:sz w:val="22"/>
          <w:szCs w:val="22"/>
        </w:rPr>
        <w:tab/>
      </w:r>
      <w:r>
        <w:t>(Netwerkarchitektur/ Software Interfaces)</w:t>
      </w:r>
      <w:r>
        <w:tab/>
      </w:r>
      <w:r>
        <w:fldChar w:fldCharType="begin"/>
      </w:r>
      <w:r>
        <w:instrText xml:space="preserve"> PAGEREF _Toc36833084 \h </w:instrText>
      </w:r>
      <w:r>
        <w:fldChar w:fldCharType="separate"/>
      </w:r>
      <w:r w:rsidR="00DF6E1C">
        <w:t>12</w:t>
      </w:r>
      <w:r>
        <w:fldChar w:fldCharType="end"/>
      </w:r>
    </w:p>
    <w:p w14:paraId="2A5996A0" w14:textId="6E05D793"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3.4</w:t>
      </w:r>
      <w:r>
        <w:rPr>
          <w:rFonts w:asciiTheme="minorHAnsi" w:eastAsiaTheme="minorEastAsia" w:hAnsiTheme="minorHAnsi" w:cstheme="minorBidi"/>
          <w:sz w:val="22"/>
          <w:szCs w:val="22"/>
        </w:rPr>
        <w:tab/>
      </w:r>
      <w:r>
        <w:t>Systemarchitektur</w:t>
      </w:r>
      <w:r>
        <w:tab/>
      </w:r>
      <w:r>
        <w:fldChar w:fldCharType="begin"/>
      </w:r>
      <w:r>
        <w:instrText xml:space="preserve"> PAGEREF _Toc36833085 \h </w:instrText>
      </w:r>
      <w:r>
        <w:fldChar w:fldCharType="separate"/>
      </w:r>
      <w:r w:rsidR="00DF6E1C">
        <w:t>13</w:t>
      </w:r>
      <w:r>
        <w:fldChar w:fldCharType="end"/>
      </w:r>
    </w:p>
    <w:p w14:paraId="49F4302C" w14:textId="418F5037"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3.5</w:t>
      </w:r>
      <w:r>
        <w:rPr>
          <w:rFonts w:asciiTheme="minorHAnsi" w:eastAsiaTheme="minorEastAsia" w:hAnsiTheme="minorHAnsi" w:cstheme="minorBidi"/>
          <w:sz w:val="22"/>
          <w:szCs w:val="22"/>
        </w:rPr>
        <w:tab/>
      </w:r>
      <w:r>
        <w:t>System Features</w:t>
      </w:r>
      <w:r>
        <w:tab/>
      </w:r>
      <w:r>
        <w:fldChar w:fldCharType="begin"/>
      </w:r>
      <w:r>
        <w:instrText xml:space="preserve"> PAGEREF _Toc36833086 \h </w:instrText>
      </w:r>
      <w:r>
        <w:fldChar w:fldCharType="separate"/>
      </w:r>
      <w:r w:rsidR="00DF6E1C">
        <w:t>13</w:t>
      </w:r>
      <w:r>
        <w:fldChar w:fldCharType="end"/>
      </w:r>
    </w:p>
    <w:p w14:paraId="37E8E83B" w14:textId="0BEF284A" w:rsidR="00574832" w:rsidRDefault="00574832">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Implementierung des Nearfly Services</w:t>
      </w:r>
      <w:r>
        <w:tab/>
      </w:r>
      <w:r>
        <w:fldChar w:fldCharType="begin"/>
      </w:r>
      <w:r>
        <w:instrText xml:space="preserve"> PAGEREF _Toc36833087 \h </w:instrText>
      </w:r>
      <w:r>
        <w:fldChar w:fldCharType="separate"/>
      </w:r>
      <w:r w:rsidR="00DF6E1C">
        <w:t>16</w:t>
      </w:r>
      <w:r>
        <w:fldChar w:fldCharType="end"/>
      </w:r>
    </w:p>
    <w:p w14:paraId="7D21F24D" w14:textId="44AFC693" w:rsidR="00574832" w:rsidRDefault="00574832">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Implementierung der Szenarien</w:t>
      </w:r>
      <w:r>
        <w:tab/>
      </w:r>
      <w:r>
        <w:fldChar w:fldCharType="begin"/>
      </w:r>
      <w:r>
        <w:instrText xml:space="preserve"> PAGEREF _Toc36833088 \h </w:instrText>
      </w:r>
      <w:r>
        <w:fldChar w:fldCharType="separate"/>
      </w:r>
      <w:r w:rsidR="00DF6E1C">
        <w:t>17</w:t>
      </w:r>
      <w:r>
        <w:fldChar w:fldCharType="end"/>
      </w:r>
    </w:p>
    <w:p w14:paraId="1A597022" w14:textId="0F4766FF"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5.1</w:t>
      </w:r>
      <w:r>
        <w:rPr>
          <w:rFonts w:asciiTheme="minorHAnsi" w:eastAsiaTheme="minorEastAsia" w:hAnsiTheme="minorHAnsi" w:cstheme="minorBidi"/>
          <w:sz w:val="22"/>
          <w:szCs w:val="22"/>
        </w:rPr>
        <w:tab/>
      </w:r>
      <w:r>
        <w:t>Messenger App</w:t>
      </w:r>
      <w:r>
        <w:tab/>
      </w:r>
      <w:r>
        <w:fldChar w:fldCharType="begin"/>
      </w:r>
      <w:r>
        <w:instrText xml:space="preserve"> PAGEREF _Toc36833089 \h </w:instrText>
      </w:r>
      <w:r>
        <w:fldChar w:fldCharType="separate"/>
      </w:r>
      <w:r w:rsidR="00DF6E1C">
        <w:t>17</w:t>
      </w:r>
      <w:r>
        <w:fldChar w:fldCharType="end"/>
      </w:r>
    </w:p>
    <w:p w14:paraId="742F7B13" w14:textId="593F1280"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5.2</w:t>
      </w:r>
      <w:r>
        <w:rPr>
          <w:rFonts w:asciiTheme="minorHAnsi" w:eastAsiaTheme="minorEastAsia" w:hAnsiTheme="minorHAnsi" w:cstheme="minorBidi"/>
          <w:sz w:val="22"/>
          <w:szCs w:val="22"/>
        </w:rPr>
        <w:tab/>
      </w:r>
      <w:r>
        <w:t>Shared Touchpoint Canvas</w:t>
      </w:r>
      <w:r>
        <w:tab/>
      </w:r>
      <w:r>
        <w:fldChar w:fldCharType="begin"/>
      </w:r>
      <w:r>
        <w:instrText xml:space="preserve"> PAGEREF _Toc36833090 \h </w:instrText>
      </w:r>
      <w:r>
        <w:fldChar w:fldCharType="separate"/>
      </w:r>
      <w:r w:rsidR="00DF6E1C">
        <w:t>17</w:t>
      </w:r>
      <w:r>
        <w:fldChar w:fldCharType="end"/>
      </w:r>
    </w:p>
    <w:p w14:paraId="5C9186FB" w14:textId="4ABE429E"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5.3</w:t>
      </w:r>
      <w:r>
        <w:rPr>
          <w:rFonts w:asciiTheme="minorHAnsi" w:eastAsiaTheme="minorEastAsia" w:hAnsiTheme="minorHAnsi" w:cstheme="minorBidi"/>
          <w:sz w:val="22"/>
          <w:szCs w:val="22"/>
        </w:rPr>
        <w:tab/>
      </w:r>
      <w:r>
        <w:t>Skart</w:t>
      </w:r>
      <w:r>
        <w:tab/>
      </w:r>
      <w:r>
        <w:fldChar w:fldCharType="begin"/>
      </w:r>
      <w:r>
        <w:instrText xml:space="preserve"> PAGEREF _Toc36833091 \h </w:instrText>
      </w:r>
      <w:r>
        <w:fldChar w:fldCharType="separate"/>
      </w:r>
      <w:r w:rsidR="00DF6E1C">
        <w:t>17</w:t>
      </w:r>
      <w:r>
        <w:fldChar w:fldCharType="end"/>
      </w:r>
    </w:p>
    <w:p w14:paraId="55F4276B" w14:textId="48A605A4" w:rsidR="00574832" w:rsidRDefault="00574832">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Evaluation</w:t>
      </w:r>
      <w:r>
        <w:tab/>
      </w:r>
      <w:r>
        <w:fldChar w:fldCharType="begin"/>
      </w:r>
      <w:r>
        <w:instrText xml:space="preserve"> PAGEREF _Toc36833092 \h </w:instrText>
      </w:r>
      <w:r>
        <w:fldChar w:fldCharType="separate"/>
      </w:r>
      <w:r w:rsidR="00DF6E1C">
        <w:t>18</w:t>
      </w:r>
      <w:r>
        <w:fldChar w:fldCharType="end"/>
      </w:r>
    </w:p>
    <w:p w14:paraId="129924B7" w14:textId="5D1C6C1C"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6.1</w:t>
      </w:r>
      <w:r>
        <w:rPr>
          <w:rFonts w:asciiTheme="minorHAnsi" w:eastAsiaTheme="minorEastAsia" w:hAnsiTheme="minorHAnsi" w:cstheme="minorBidi"/>
          <w:sz w:val="22"/>
          <w:szCs w:val="22"/>
        </w:rPr>
        <w:tab/>
      </w:r>
      <w:r>
        <w:t>Verifikation der Anforderungen</w:t>
      </w:r>
      <w:r>
        <w:tab/>
      </w:r>
      <w:r>
        <w:fldChar w:fldCharType="begin"/>
      </w:r>
      <w:r>
        <w:instrText xml:space="preserve"> PAGEREF _Toc36833093 \h </w:instrText>
      </w:r>
      <w:r>
        <w:fldChar w:fldCharType="separate"/>
      </w:r>
      <w:r w:rsidR="00DF6E1C">
        <w:t>18</w:t>
      </w:r>
      <w:r>
        <w:fldChar w:fldCharType="end"/>
      </w:r>
    </w:p>
    <w:p w14:paraId="18224917" w14:textId="24F65709"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6.2</w:t>
      </w:r>
      <w:r>
        <w:rPr>
          <w:rFonts w:asciiTheme="minorHAnsi" w:eastAsiaTheme="minorEastAsia" w:hAnsiTheme="minorHAnsi" w:cstheme="minorBidi"/>
          <w:sz w:val="22"/>
          <w:szCs w:val="22"/>
        </w:rPr>
        <w:tab/>
      </w:r>
      <w:r>
        <w:t>Erkenntnisse des Messenger Szenarios</w:t>
      </w:r>
      <w:r>
        <w:tab/>
      </w:r>
      <w:r>
        <w:fldChar w:fldCharType="begin"/>
      </w:r>
      <w:r>
        <w:instrText xml:space="preserve"> PAGEREF _Toc36833094 \h </w:instrText>
      </w:r>
      <w:r>
        <w:fldChar w:fldCharType="separate"/>
      </w:r>
      <w:r w:rsidR="00DF6E1C">
        <w:t>18</w:t>
      </w:r>
      <w:r>
        <w:fldChar w:fldCharType="end"/>
      </w:r>
    </w:p>
    <w:p w14:paraId="765AAB34" w14:textId="571A9DB9"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6.3</w:t>
      </w:r>
      <w:r>
        <w:rPr>
          <w:rFonts w:asciiTheme="minorHAnsi" w:eastAsiaTheme="minorEastAsia" w:hAnsiTheme="minorHAnsi" w:cstheme="minorBidi"/>
          <w:sz w:val="22"/>
          <w:szCs w:val="22"/>
        </w:rPr>
        <w:tab/>
      </w:r>
      <w:r>
        <w:t>Erkenntnisse des Touchpoint Szenarios</w:t>
      </w:r>
      <w:r>
        <w:tab/>
      </w:r>
      <w:r>
        <w:fldChar w:fldCharType="begin"/>
      </w:r>
      <w:r>
        <w:instrText xml:space="preserve"> PAGEREF _Toc36833095 \h </w:instrText>
      </w:r>
      <w:r>
        <w:fldChar w:fldCharType="separate"/>
      </w:r>
      <w:r w:rsidR="00DF6E1C">
        <w:t>18</w:t>
      </w:r>
      <w:r>
        <w:fldChar w:fldCharType="end"/>
      </w:r>
    </w:p>
    <w:p w14:paraId="0F66DE68" w14:textId="2CA2BC11" w:rsidR="00574832" w:rsidRDefault="00574832">
      <w:pPr>
        <w:pStyle w:val="Verzeichnis2"/>
        <w:rPr>
          <w:rFonts w:asciiTheme="minorHAnsi" w:eastAsiaTheme="minorEastAsia" w:hAnsiTheme="minorHAnsi" w:cstheme="minorBidi"/>
          <w:sz w:val="22"/>
          <w:szCs w:val="22"/>
        </w:rPr>
      </w:pPr>
      <w:r w:rsidRPr="001F788A">
        <w:rPr>
          <w14:scene3d>
            <w14:camera w14:prst="orthographicFront"/>
            <w14:lightRig w14:rig="threePt" w14:dir="t">
              <w14:rot w14:lat="0" w14:lon="0" w14:rev="0"/>
            </w14:lightRig>
          </w14:scene3d>
        </w:rPr>
        <w:t>6.4</w:t>
      </w:r>
      <w:r>
        <w:rPr>
          <w:rFonts w:asciiTheme="minorHAnsi" w:eastAsiaTheme="minorEastAsia" w:hAnsiTheme="minorHAnsi" w:cstheme="minorBidi"/>
          <w:sz w:val="22"/>
          <w:szCs w:val="22"/>
        </w:rPr>
        <w:tab/>
      </w:r>
      <w:r>
        <w:t>Erkenntnisse des Skart Szenarios</w:t>
      </w:r>
      <w:r>
        <w:tab/>
      </w:r>
      <w:r>
        <w:fldChar w:fldCharType="begin"/>
      </w:r>
      <w:r>
        <w:instrText xml:space="preserve"> PAGEREF _Toc36833096 \h </w:instrText>
      </w:r>
      <w:r>
        <w:fldChar w:fldCharType="separate"/>
      </w:r>
      <w:r w:rsidR="00DF6E1C">
        <w:t>19</w:t>
      </w:r>
      <w:r>
        <w:fldChar w:fldCharType="end"/>
      </w:r>
    </w:p>
    <w:p w14:paraId="786F00A3" w14:textId="29D47DBC" w:rsidR="00574832" w:rsidRDefault="00574832">
      <w:pPr>
        <w:pStyle w:val="Verzeichnis1"/>
        <w:rPr>
          <w:rFonts w:asciiTheme="minorHAnsi" w:eastAsiaTheme="minorEastAsia" w:hAnsiTheme="minorHAnsi" w:cstheme="minorBidi"/>
          <w:b w:val="0"/>
          <w:sz w:val="22"/>
          <w:szCs w:val="22"/>
        </w:rPr>
      </w:pPr>
      <w:r>
        <w:lastRenderedPageBreak/>
        <w:t>Fazits</w:t>
      </w:r>
      <w:r>
        <w:tab/>
      </w:r>
      <w:r>
        <w:fldChar w:fldCharType="begin"/>
      </w:r>
      <w:r>
        <w:instrText xml:space="preserve"> PAGEREF _Toc36833097 \h </w:instrText>
      </w:r>
      <w:r>
        <w:fldChar w:fldCharType="separate"/>
      </w:r>
      <w:r w:rsidR="00DF6E1C">
        <w:t>20</w:t>
      </w:r>
      <w:r>
        <w:fldChar w:fldCharType="end"/>
      </w:r>
    </w:p>
    <w:p w14:paraId="55786AA5" w14:textId="095E7603" w:rsidR="00574832" w:rsidRDefault="00574832">
      <w:pPr>
        <w:pStyle w:val="Verzeichnis2"/>
        <w:rPr>
          <w:rFonts w:asciiTheme="minorHAnsi" w:eastAsiaTheme="minorEastAsia" w:hAnsiTheme="minorHAnsi" w:cstheme="minorBidi"/>
          <w:sz w:val="22"/>
          <w:szCs w:val="22"/>
        </w:rPr>
      </w:pPr>
      <w:r>
        <w:t>Ausblick</w:t>
      </w:r>
      <w:r>
        <w:tab/>
      </w:r>
      <w:r>
        <w:fldChar w:fldCharType="begin"/>
      </w:r>
      <w:r>
        <w:instrText xml:space="preserve"> PAGEREF _Toc36833098 \h </w:instrText>
      </w:r>
      <w:r>
        <w:fldChar w:fldCharType="separate"/>
      </w:r>
      <w:r w:rsidR="00DF6E1C">
        <w:t>20</w:t>
      </w:r>
      <w:r>
        <w:fldChar w:fldCharType="end"/>
      </w:r>
    </w:p>
    <w:p w14:paraId="07A0187B" w14:textId="0776A217" w:rsidR="00574832" w:rsidRDefault="00574832">
      <w:pPr>
        <w:pStyle w:val="Verzeichnis1"/>
        <w:rPr>
          <w:rFonts w:asciiTheme="minorHAnsi" w:eastAsiaTheme="minorEastAsia" w:hAnsiTheme="minorHAnsi" w:cstheme="minorBidi"/>
          <w:b w:val="0"/>
          <w:sz w:val="22"/>
          <w:szCs w:val="22"/>
        </w:rPr>
      </w:pPr>
      <w:r>
        <w:t>Quellenverzeichnis</w:t>
      </w:r>
      <w:r>
        <w:tab/>
      </w:r>
      <w:r>
        <w:fldChar w:fldCharType="begin"/>
      </w:r>
      <w:r>
        <w:instrText xml:space="preserve"> PAGEREF _Toc36833099 \h </w:instrText>
      </w:r>
      <w:r>
        <w:fldChar w:fldCharType="separate"/>
      </w:r>
      <w:r w:rsidR="00DF6E1C">
        <w:t>21</w:t>
      </w:r>
      <w:r>
        <w:fldChar w:fldCharType="end"/>
      </w:r>
    </w:p>
    <w:p w14:paraId="5A1D5390" w14:textId="1EE8A824" w:rsidR="00881BDB" w:rsidRPr="00396863" w:rsidRDefault="00881BDB" w:rsidP="00881BDB">
      <w:r w:rsidRPr="00BC08A4">
        <w:rPr>
          <w:noProof/>
        </w:rPr>
        <w:fldChar w:fldCharType="end"/>
      </w:r>
    </w:p>
    <w:p w14:paraId="32A7B338" w14:textId="191BDF6C" w:rsidR="00284FA6" w:rsidRPr="00BC08A4" w:rsidRDefault="009B0554" w:rsidP="00881BDB">
      <w:pPr>
        <w:pStyle w:val="berschrift1"/>
      </w:pPr>
      <w:bookmarkStart w:id="6" w:name="_Toc36833071"/>
      <w:r w:rsidRPr="00BC08A4">
        <w:lastRenderedPageBreak/>
        <w:t>Einleitung</w:t>
      </w:r>
      <w:bookmarkEnd w:id="6"/>
    </w:p>
    <w:p w14:paraId="31156A2D" w14:textId="0A27259B" w:rsidR="000C7FB9" w:rsidRPr="00BC08A4" w:rsidRDefault="00960A3E" w:rsidP="0067618E">
      <w:pPr>
        <w:pStyle w:val="berschrift2"/>
      </w:pPr>
      <w:bookmarkStart w:id="7" w:name="_Toc36833072"/>
      <w:r w:rsidRPr="00BC08A4">
        <w:t>Motivation</w:t>
      </w:r>
      <w:bookmarkEnd w:id="7"/>
    </w:p>
    <w:p w14:paraId="66932F01" w14:textId="2D5F45EB" w:rsidR="001E22EF" w:rsidRDefault="000C7FB9" w:rsidP="001E22EF">
      <w:pPr>
        <w:pStyle w:val="berschrift2"/>
      </w:pPr>
      <w:bookmarkStart w:id="8" w:name="_Ref16098893"/>
      <w:bookmarkStart w:id="9" w:name="_Toc36833073"/>
      <w:r w:rsidRPr="00BC08A4">
        <w:t>Ziel</w:t>
      </w:r>
      <w:bookmarkEnd w:id="8"/>
      <w:r w:rsidR="00F64DCE">
        <w:t>setzung</w:t>
      </w:r>
      <w:bookmarkEnd w:id="9"/>
    </w:p>
    <w:p w14:paraId="3B0A1CE4" w14:textId="278A4FC0" w:rsidR="00C561FB" w:rsidRDefault="00C561FB" w:rsidP="00C561FB">
      <w:pPr>
        <w:pStyle w:val="Listenabsatz"/>
        <w:numPr>
          <w:ilvl w:val="0"/>
          <w:numId w:val="24"/>
        </w:numPr>
      </w:pPr>
      <w:r>
        <w:t>Möglichst einfach zu bedienen</w:t>
      </w:r>
    </w:p>
    <w:p w14:paraId="00224CD3" w14:textId="6CD512E2" w:rsidR="00C561FB" w:rsidRDefault="00C561FB" w:rsidP="00C561FB">
      <w:pPr>
        <w:pStyle w:val="Listenabsatz"/>
        <w:numPr>
          <w:ilvl w:val="0"/>
          <w:numId w:val="24"/>
        </w:numPr>
      </w:pPr>
      <w:r>
        <w:t>Gut dokumentiert</w:t>
      </w:r>
    </w:p>
    <w:p w14:paraId="01F9587E" w14:textId="381B6538" w:rsidR="00C561FB" w:rsidRDefault="00C561FB" w:rsidP="00C561FB">
      <w:pPr>
        <w:pStyle w:val="Listenabsatz"/>
        <w:numPr>
          <w:ilvl w:val="0"/>
          <w:numId w:val="24"/>
        </w:numPr>
      </w:pPr>
      <w:proofErr w:type="spellStart"/>
      <w:r>
        <w:t>Vorallem</w:t>
      </w:r>
      <w:proofErr w:type="spellEnd"/>
      <w:r>
        <w:t xml:space="preserve"> </w:t>
      </w:r>
      <w:r w:rsidR="00594815">
        <w:t>n</w:t>
      </w:r>
      <w:r>
        <w:t xml:space="preserve">achvollziehbarere SW Entwurf z.B. durch Verwendung bekannten </w:t>
      </w:r>
      <w:proofErr w:type="spellStart"/>
      <w:r>
        <w:t>Entwurfmuster</w:t>
      </w:r>
      <w:proofErr w:type="spellEnd"/>
    </w:p>
    <w:p w14:paraId="25460C1C" w14:textId="6822956C" w:rsidR="00C561FB" w:rsidRDefault="00C561FB" w:rsidP="00C561FB">
      <w:pPr>
        <w:pStyle w:val="Listenabsatz"/>
        <w:numPr>
          <w:ilvl w:val="0"/>
          <w:numId w:val="24"/>
        </w:numPr>
      </w:pPr>
      <w:r>
        <w:t>Anwendung in unterschiedlichen Anwendungen strukturieren</w:t>
      </w:r>
    </w:p>
    <w:p w14:paraId="513E018C" w14:textId="6D99E133" w:rsidR="00F64DCE" w:rsidRDefault="00C561FB" w:rsidP="00C561FB">
      <w:pPr>
        <w:pStyle w:val="Listenabsatz"/>
        <w:numPr>
          <w:ilvl w:val="0"/>
          <w:numId w:val="24"/>
        </w:numPr>
      </w:pPr>
      <w:r>
        <w:t xml:space="preserve">Durch spätere Anforderungsanalyse </w:t>
      </w:r>
      <w:r w:rsidR="00C30949">
        <w:t>werden Anforderungen später dazu spezifiziert</w:t>
      </w:r>
    </w:p>
    <w:p w14:paraId="4C30F891" w14:textId="4192991D" w:rsidR="0051536E" w:rsidRDefault="00F64DCE" w:rsidP="0051536E">
      <w:pPr>
        <w:pStyle w:val="berschrift2"/>
      </w:pPr>
      <w:bookmarkStart w:id="10" w:name="_Toc36833074"/>
      <w:r>
        <w:t>Aufgabenstellung</w:t>
      </w:r>
      <w:bookmarkEnd w:id="10"/>
    </w:p>
    <w:p w14:paraId="36C929AB" w14:textId="6A1FAC23" w:rsidR="00FC042A" w:rsidRDefault="0051536E" w:rsidP="00FC042A">
      <w:pPr>
        <w:pStyle w:val="Listenabsatz"/>
        <w:numPr>
          <w:ilvl w:val="0"/>
          <w:numId w:val="22"/>
        </w:numPr>
      </w:pPr>
      <w:r>
        <w:t>Middleware für Androi</w:t>
      </w:r>
      <w:r w:rsidR="00386CAB">
        <w:t xml:space="preserve">d, die MQTT und </w:t>
      </w:r>
      <w:proofErr w:type="spellStart"/>
      <w:r w:rsidR="00386CAB">
        <w:t>Nearby</w:t>
      </w:r>
      <w:proofErr w:type="spellEnd"/>
      <w:r w:rsidR="00386CAB">
        <w:t xml:space="preserve"> verwendet</w:t>
      </w:r>
      <w:r w:rsidR="00FC042A">
        <w:t>.</w:t>
      </w:r>
    </w:p>
    <w:p w14:paraId="5C1BAE1A" w14:textId="7B498654" w:rsidR="00FC042A" w:rsidRDefault="00FC042A" w:rsidP="00FC042A">
      <w:pPr>
        <w:pStyle w:val="Listenabsatz"/>
        <w:numPr>
          <w:ilvl w:val="0"/>
          <w:numId w:val="22"/>
        </w:numPr>
      </w:pPr>
      <w:r>
        <w:t xml:space="preserve">Wie auch MQTT und </w:t>
      </w:r>
      <w:proofErr w:type="spellStart"/>
      <w:r>
        <w:t>Nearby</w:t>
      </w:r>
      <w:proofErr w:type="spellEnd"/>
      <w:r>
        <w:t xml:space="preserve"> soll das zu entwerfende System eine Publish/ </w:t>
      </w:r>
      <w:proofErr w:type="spellStart"/>
      <w:r>
        <w:t>Subscribe</w:t>
      </w:r>
      <w:proofErr w:type="spellEnd"/>
      <w:r>
        <w:t xml:space="preserve"> API anbieten.</w:t>
      </w:r>
    </w:p>
    <w:p w14:paraId="35596EF6" w14:textId="2A6C15D3" w:rsidR="00FC042A" w:rsidRDefault="004C4FEC" w:rsidP="00FC042A">
      <w:pPr>
        <w:pStyle w:val="Listenabsatz"/>
        <w:numPr>
          <w:ilvl w:val="0"/>
          <w:numId w:val="22"/>
        </w:numPr>
      </w:pPr>
      <w:r>
        <w:t xml:space="preserve">Prioritätenbasierte </w:t>
      </w:r>
    </w:p>
    <w:p w14:paraId="50DE35C9" w14:textId="75CD5AF6" w:rsidR="0040327E" w:rsidRPr="0051536E" w:rsidRDefault="008D2BBB" w:rsidP="0013701A">
      <w:pPr>
        <w:pStyle w:val="Listenabsatz"/>
        <w:numPr>
          <w:ilvl w:val="0"/>
          <w:numId w:val="22"/>
        </w:numPr>
      </w:pPr>
      <w:r>
        <w:t xml:space="preserve">Die Kernfunktionalitäten der zu </w:t>
      </w:r>
      <w:proofErr w:type="spellStart"/>
      <w:r>
        <w:t>Neafly</w:t>
      </w:r>
      <w:proofErr w:type="spellEnd"/>
      <w:r>
        <w:t>-Biblioth</w:t>
      </w:r>
      <w:r w:rsidR="0040327E">
        <w:t>ek bestehen aus:</w:t>
      </w:r>
      <w:r w:rsidR="00390C3B">
        <w:t>1, 2, 3</w:t>
      </w:r>
    </w:p>
    <w:p w14:paraId="349789B1" w14:textId="0C0869D2" w:rsidR="00CA4261" w:rsidRDefault="00364B0B">
      <w:pPr>
        <w:pStyle w:val="berschrift1"/>
      </w:pPr>
      <w:bookmarkStart w:id="11" w:name="_Toc36833075"/>
      <w:r w:rsidRPr="00D905D0">
        <w:lastRenderedPageBreak/>
        <w:t>Anforderungsanalyse</w:t>
      </w:r>
      <w:bookmarkEnd w:id="11"/>
    </w:p>
    <w:p w14:paraId="30CBB474" w14:textId="2865907E" w:rsidR="008B0583" w:rsidRDefault="008B0583" w:rsidP="00652128">
      <w:r w:rsidRPr="00993C95">
        <w:rPr>
          <w:highlight w:val="yellow"/>
        </w:rPr>
        <w:t>(Zusammenfassung der folgenden Unterkapitel)</w:t>
      </w:r>
    </w:p>
    <w:p w14:paraId="45532F3E" w14:textId="77777777" w:rsidR="007967A6" w:rsidRDefault="0079187C" w:rsidP="00841F68">
      <w:r>
        <w:t>In diesem Kapitel sollen die konkreten Anforderungen an das zu entwickelnde System (An</w:t>
      </w:r>
      <w:r w:rsidR="00770BD5">
        <w:t>d</w:t>
      </w:r>
      <w:r>
        <w:t>roid-Bibliothek) ermittelt werden</w:t>
      </w:r>
      <w:r w:rsidR="00770BD5">
        <w:t>.</w:t>
      </w:r>
      <w:r w:rsidR="000843C0">
        <w:t xml:space="preserve"> </w:t>
      </w:r>
      <w:r w:rsidR="00A70E30">
        <w:t xml:space="preserve">Um die </w:t>
      </w:r>
      <w:r w:rsidR="008A0DDA">
        <w:t xml:space="preserve">Anforderungsanalyse </w:t>
      </w:r>
      <w:r w:rsidR="00A70E30">
        <w:t xml:space="preserve">zu erleichtern sollen </w:t>
      </w:r>
      <w:r w:rsidR="008A0DDA">
        <w:t>hierfür</w:t>
      </w:r>
      <w:r w:rsidR="00EC4F7F">
        <w:t xml:space="preserve"> </w:t>
      </w:r>
      <w:r w:rsidR="00D0140F">
        <w:t xml:space="preserve">zunächst </w:t>
      </w:r>
      <w:r w:rsidR="008A0DDA">
        <w:t xml:space="preserve">die funktionalen Anforderungen </w:t>
      </w:r>
      <w:r w:rsidR="00CA43F2">
        <w:t xml:space="preserve">dreier </w:t>
      </w:r>
      <w:r w:rsidR="008963E2">
        <w:t>Szenarien (</w:t>
      </w:r>
      <w:r w:rsidR="00CA43F2">
        <w:t>Beispielanwendungen)</w:t>
      </w:r>
      <w:r w:rsidR="008A0DDA">
        <w:t xml:space="preserve"> </w:t>
      </w:r>
      <w:r w:rsidR="00D0140F">
        <w:t>bestimmt</w:t>
      </w:r>
      <w:r w:rsidR="008A0DDA">
        <w:t xml:space="preserve"> werden</w:t>
      </w:r>
      <w:r w:rsidR="004844F5">
        <w:t xml:space="preserve">. </w:t>
      </w:r>
      <w:r w:rsidR="00CA43F2">
        <w:t xml:space="preserve">Die ermittelten Anforderungen ermöglichen eine Deduktion, aus welcher sich die konkreten Anforderungen an die </w:t>
      </w:r>
      <w:proofErr w:type="spellStart"/>
      <w:r w:rsidR="00CA43F2" w:rsidRPr="00D44D20">
        <w:rPr>
          <w:highlight w:val="yellow"/>
        </w:rPr>
        <w:t>Nearfly</w:t>
      </w:r>
      <w:proofErr w:type="spellEnd"/>
      <w:r w:rsidR="00CA43F2">
        <w:t>-Bibliothek ergeben.</w:t>
      </w:r>
    </w:p>
    <w:p w14:paraId="344D6B68" w14:textId="32A925CA" w:rsidR="007967A6" w:rsidRDefault="007967A6" w:rsidP="00841F68">
      <w:r>
        <w:t>Die Auswahl der Szenarien beschränkt sich jedoch nicht</w:t>
      </w:r>
      <w:r w:rsidR="00F13DD6">
        <w:t xml:space="preserve"> </w:t>
      </w:r>
      <w:r>
        <w:t xml:space="preserve">nur auf die Findung konkreter Anforderungen, sondern dient außerdem zur späteren </w:t>
      </w:r>
      <w:r w:rsidR="006A54F9">
        <w:t xml:space="preserve">Verifikation </w:t>
      </w:r>
      <w:r>
        <w:t xml:space="preserve">der </w:t>
      </w:r>
      <w:proofErr w:type="spellStart"/>
      <w:r>
        <w:t>Nearfly</w:t>
      </w:r>
      <w:proofErr w:type="spellEnd"/>
      <w:r>
        <w:t>-Bibliothek.</w:t>
      </w:r>
      <w:r w:rsidR="00393B83">
        <w:t xml:space="preserve"> </w:t>
      </w:r>
      <w:r w:rsidR="00327A09">
        <w:t xml:space="preserve">So soll etwa </w:t>
      </w:r>
      <w:r w:rsidR="00525FAE">
        <w:t xml:space="preserve">die </w:t>
      </w:r>
      <w:r w:rsidR="00327A09">
        <w:t>Messenger App</w:t>
      </w:r>
      <w:r w:rsidR="00D6082F">
        <w:t>(link)</w:t>
      </w:r>
      <w:r w:rsidR="00327A09">
        <w:t xml:space="preserve"> testen, wie sich das System beim Übertragen von binären Daten</w:t>
      </w:r>
      <w:r w:rsidR="0060566F">
        <w:t xml:space="preserve"> verhält</w:t>
      </w:r>
      <w:r w:rsidR="00327A09">
        <w:t xml:space="preserve">, während die </w:t>
      </w:r>
      <w:proofErr w:type="spellStart"/>
      <w:r w:rsidR="00327A09">
        <w:t>Shared</w:t>
      </w:r>
      <w:proofErr w:type="spellEnd"/>
      <w:r w:rsidR="00327A09">
        <w:t xml:space="preserve"> Touchpoint Canvas</w:t>
      </w:r>
      <w:r w:rsidR="00871579">
        <w:t xml:space="preserve"> App</w:t>
      </w:r>
      <w:r w:rsidR="00D6082F">
        <w:t>(link)</w:t>
      </w:r>
      <w:r w:rsidR="00E60798">
        <w:t xml:space="preserve"> </w:t>
      </w:r>
      <w:r w:rsidR="00327A09">
        <w:t xml:space="preserve">das System </w:t>
      </w:r>
      <w:r w:rsidR="0093405C">
        <w:t xml:space="preserve">aufgrund der Menge an Touchpoint </w:t>
      </w:r>
      <w:r w:rsidR="00C11373">
        <w:t>ausreizen</w:t>
      </w:r>
      <w:r w:rsidR="0093405C">
        <w:t xml:space="preserve"> kann und demnach Rückschlüsse auf </w:t>
      </w:r>
      <w:r w:rsidR="008D1FEB">
        <w:t xml:space="preserve">die </w:t>
      </w:r>
      <w:r w:rsidR="00D6082F">
        <w:t xml:space="preserve">Eignung der </w:t>
      </w:r>
      <w:proofErr w:type="spellStart"/>
      <w:r w:rsidR="0093405C">
        <w:t>Nearbfly</w:t>
      </w:r>
      <w:proofErr w:type="spellEnd"/>
      <w:r w:rsidR="0093405C">
        <w:t xml:space="preserve">-Bibliothek für Echtzeit-Anwendungen </w:t>
      </w:r>
      <w:r w:rsidR="00C11373">
        <w:t>gibt</w:t>
      </w:r>
      <w:r w:rsidR="0093405C">
        <w:t>.</w:t>
      </w:r>
      <w:r w:rsidR="00F44120">
        <w:t xml:space="preserve"> Zuletzt soll die </w:t>
      </w:r>
      <w:proofErr w:type="spellStart"/>
      <w:r w:rsidR="00F44120">
        <w:t>Skart</w:t>
      </w:r>
      <w:proofErr w:type="spellEnd"/>
      <w:r w:rsidR="00F44120">
        <w:t xml:space="preserve"> Anwendung als Rundenbasiertes Spiel die Ausfallsicherheit einer Runde testen.</w:t>
      </w:r>
    </w:p>
    <w:p w14:paraId="7B3275BE" w14:textId="0713874B" w:rsidR="007B7BC8" w:rsidRDefault="00B461E2" w:rsidP="007B7BC8">
      <w:pPr>
        <w:pStyle w:val="berschrift2"/>
      </w:pPr>
      <w:bookmarkStart w:id="12" w:name="_Toc36833076"/>
      <w:r>
        <w:t>Szenario 1</w:t>
      </w:r>
      <w:r w:rsidR="007711CE">
        <w:t xml:space="preserve"> </w:t>
      </w:r>
      <w:r w:rsidR="00585811">
        <w:t xml:space="preserve">– </w:t>
      </w:r>
      <w:r w:rsidR="00683FBA">
        <w:t>Messenger</w:t>
      </w:r>
      <w:bookmarkEnd w:id="12"/>
    </w:p>
    <w:p w14:paraId="02408B26" w14:textId="1DD3C164" w:rsidR="00FA7090" w:rsidRPr="00FA7090" w:rsidRDefault="00FA7090" w:rsidP="00FA7090">
      <w:r>
        <w:t>Das 1. Szenario ist die Entwicklung eine</w:t>
      </w:r>
      <w:r w:rsidR="00276987">
        <w:t xml:space="preserve">r Messenger App, in welche </w:t>
      </w:r>
      <w:r w:rsidR="00404431">
        <w:t>konventionelle</w:t>
      </w:r>
      <w:r w:rsidR="00276987">
        <w:t xml:space="preserve"> </w:t>
      </w:r>
      <w:r w:rsidR="008861F1">
        <w:t>C</w:t>
      </w:r>
      <w:r>
        <w:t>hatrooms</w:t>
      </w:r>
      <w:r w:rsidR="00276987">
        <w:t xml:space="preserve"> erstellt werden </w:t>
      </w:r>
      <w:r w:rsidR="00BB1F57">
        <w:t xml:space="preserve">und </w:t>
      </w:r>
      <w:r>
        <w:t xml:space="preserve">durch mehrere Benutzer betreten werden </w:t>
      </w:r>
      <w:r w:rsidR="00BB1F57">
        <w:t>können</w:t>
      </w:r>
      <w:r w:rsidR="00A9659B">
        <w:t xml:space="preserve">. Basierend auf </w:t>
      </w:r>
      <w:r w:rsidR="00F7499B">
        <w:t>klassische</w:t>
      </w:r>
      <w:r w:rsidR="00A9659B">
        <w:t xml:space="preserve"> </w:t>
      </w:r>
      <w:r w:rsidR="00EB2E9B">
        <w:t>Messenger Apps</w:t>
      </w:r>
      <w:r w:rsidR="00344570">
        <w:t xml:space="preserve"> entstehen hierfür folgende funktionale Anforderungen.</w:t>
      </w:r>
    </w:p>
    <w:p w14:paraId="54E5B32B" w14:textId="260EC374" w:rsidR="008B36AF" w:rsidRDefault="005C10AC" w:rsidP="005C10AC">
      <w:r w:rsidRPr="005C10AC">
        <w:rPr>
          <w:b/>
          <w:bCs/>
        </w:rPr>
        <w:t>Bild-</w:t>
      </w:r>
      <w:r w:rsidR="00B1194F">
        <w:rPr>
          <w:b/>
          <w:bCs/>
        </w:rPr>
        <w:t xml:space="preserve"> </w:t>
      </w:r>
      <w:r w:rsidRPr="005C10AC">
        <w:rPr>
          <w:b/>
          <w:bCs/>
        </w:rPr>
        <w:t>und Text</w:t>
      </w:r>
      <w:r w:rsidR="004765D5">
        <w:rPr>
          <w:b/>
          <w:bCs/>
        </w:rPr>
        <w:t xml:space="preserve"> senden</w:t>
      </w:r>
      <w:r w:rsidRPr="005C10AC">
        <w:rPr>
          <w:b/>
          <w:bCs/>
        </w:rPr>
        <w:t>:</w:t>
      </w:r>
      <w:r>
        <w:t xml:space="preserve"> </w:t>
      </w:r>
      <w:r w:rsidR="00CC5144">
        <w:t xml:space="preserve">Das System muss dem Nutzer die Möglichkeit geben, Text- und Bildnachrichten zu versenden, welche von allen anderen Benutzern </w:t>
      </w:r>
      <w:r w:rsidR="00AE702C">
        <w:t>empfangen werden.</w:t>
      </w:r>
    </w:p>
    <w:p w14:paraId="1B66CC26" w14:textId="5CAFD1AF" w:rsidR="008B36AF" w:rsidRDefault="009A191C" w:rsidP="004C653B">
      <w:r>
        <w:rPr>
          <w:b/>
          <w:bCs/>
        </w:rPr>
        <w:t>Chatroom erstellen</w:t>
      </w:r>
      <w:r w:rsidR="004C653B" w:rsidRPr="004C653B">
        <w:rPr>
          <w:b/>
          <w:bCs/>
        </w:rPr>
        <w:t>:</w:t>
      </w:r>
      <w:r w:rsidR="003161EB">
        <w:t xml:space="preserve"> </w:t>
      </w:r>
      <w:r w:rsidR="003306F5">
        <w:t xml:space="preserve">Ein </w:t>
      </w:r>
      <w:r w:rsidR="004C17B4">
        <w:t>Nutzer kann einen eigenen Chatroom erstellen</w:t>
      </w:r>
      <w:r w:rsidR="00871B8A">
        <w:t>.</w:t>
      </w:r>
    </w:p>
    <w:p w14:paraId="04ECA7EC" w14:textId="1C151DE4" w:rsidR="00871B8A" w:rsidRDefault="00806AF4" w:rsidP="00806AF4">
      <w:r w:rsidRPr="00806AF4">
        <w:rPr>
          <w:b/>
          <w:bCs/>
        </w:rPr>
        <w:t>Chatroom beitreten</w:t>
      </w:r>
      <w:r w:rsidR="00871B8A" w:rsidRPr="00806AF4">
        <w:rPr>
          <w:b/>
          <w:bCs/>
        </w:rPr>
        <w:t>:</w:t>
      </w:r>
      <w:r w:rsidR="00871B8A">
        <w:t xml:space="preserve"> Ein Nutzer kann einen erstellten Chatroom beitreten.</w:t>
      </w:r>
    </w:p>
    <w:p w14:paraId="1CC20934" w14:textId="4397899E" w:rsidR="00F833DD" w:rsidRDefault="00705498" w:rsidP="00705498">
      <w:r w:rsidRPr="005C0958">
        <w:rPr>
          <w:b/>
          <w:bCs/>
        </w:rPr>
        <w:t>Echte Parallelität</w:t>
      </w:r>
      <w:r w:rsidR="003D7EAD">
        <w:t xml:space="preserve">: Werden Bild- und Textnachrichten </w:t>
      </w:r>
      <w:r w:rsidR="00196804">
        <w:t xml:space="preserve">beinah </w:t>
      </w:r>
      <w:r w:rsidR="003D7EAD">
        <w:t>parallel versendet,</w:t>
      </w:r>
      <w:r w:rsidR="004015A3">
        <w:t xml:space="preserve"> muss </w:t>
      </w:r>
      <w:r w:rsidR="00126576">
        <w:t>die kleineren Nachrichten</w:t>
      </w:r>
      <w:r w:rsidR="00153A41">
        <w:t xml:space="preserve">, </w:t>
      </w:r>
      <w:r w:rsidR="00126576">
        <w:t>unabhängig davon</w:t>
      </w:r>
      <w:r w:rsidR="00C3065E">
        <w:t xml:space="preserve"> </w:t>
      </w:r>
      <w:r w:rsidR="00126576">
        <w:t>welche</w:t>
      </w:r>
      <w:r w:rsidR="00C3065E">
        <w:t xml:space="preserve"> </w:t>
      </w:r>
      <w:r w:rsidR="00126576">
        <w:t xml:space="preserve">der beiden </w:t>
      </w:r>
      <w:r w:rsidR="006A6C3B">
        <w:t xml:space="preserve">Nachrichten </w:t>
      </w:r>
      <w:r w:rsidR="003A03D7">
        <w:t>zuerst versandt wurde</w:t>
      </w:r>
      <w:r w:rsidR="00C3065E">
        <w:t>, schneller ankommen.</w:t>
      </w:r>
    </w:p>
    <w:p w14:paraId="23A94100" w14:textId="5E60825B" w:rsidR="00202CAC" w:rsidRDefault="00A90984" w:rsidP="00705498">
      <w:r w:rsidRPr="00A90984">
        <w:rPr>
          <w:b/>
          <w:bCs/>
        </w:rPr>
        <w:t>Differenzierbarkeit:</w:t>
      </w:r>
      <w:r>
        <w:t xml:space="preserve"> </w:t>
      </w:r>
      <w:r w:rsidR="00176173">
        <w:t>Um die Nutzer zu unterscheiden, soll j</w:t>
      </w:r>
      <w:r w:rsidR="00202CAC">
        <w:t xml:space="preserve">edem Nutzer </w:t>
      </w:r>
      <w:r w:rsidR="007E5034">
        <w:t>ein Name</w:t>
      </w:r>
      <w:r w:rsidR="00202CAC">
        <w:t xml:space="preserve"> und eine Farbe zugewiesen </w:t>
      </w:r>
      <w:r w:rsidR="002413FD">
        <w:t>werden</w:t>
      </w:r>
      <w:r w:rsidR="00202CAC">
        <w:t>.</w:t>
      </w:r>
    </w:p>
    <w:p w14:paraId="46AF1426" w14:textId="7E641381" w:rsidR="00B97F81" w:rsidRDefault="00B461E2" w:rsidP="00B97F81">
      <w:pPr>
        <w:pStyle w:val="berschrift2"/>
      </w:pPr>
      <w:bookmarkStart w:id="13" w:name="_Toc36833077"/>
      <w:r>
        <w:t>Szenario 2</w:t>
      </w:r>
      <w:r w:rsidR="00EF62A5">
        <w:t xml:space="preserve"> </w:t>
      </w:r>
      <w:r w:rsidR="00117D31">
        <w:t>–</w:t>
      </w:r>
      <w:r w:rsidR="00EF62A5">
        <w:t xml:space="preserve"> </w:t>
      </w:r>
      <w:proofErr w:type="spellStart"/>
      <w:r w:rsidR="00F72334">
        <w:t>Shared</w:t>
      </w:r>
      <w:proofErr w:type="spellEnd"/>
      <w:r w:rsidR="00F72334">
        <w:t xml:space="preserve"> Touchpoint Canvas</w:t>
      </w:r>
      <w:bookmarkEnd w:id="13"/>
    </w:p>
    <w:p w14:paraId="58AAD8B8" w14:textId="4D790888" w:rsidR="00652D61" w:rsidRDefault="00B97F81" w:rsidP="00024CDC">
      <w:pPr>
        <w:tabs>
          <w:tab w:val="left" w:pos="2535"/>
        </w:tabs>
      </w:pPr>
      <w:r>
        <w:t xml:space="preserve">Das 2. Szenario umfasst das </w:t>
      </w:r>
      <w:r w:rsidR="00FA7090">
        <w:t>E</w:t>
      </w:r>
      <w:r>
        <w:t xml:space="preserve">ntwickeln einer minimalistischen Anwendung, welche eine </w:t>
      </w:r>
      <w:r w:rsidR="00260C7A">
        <w:t>Leinwand beinhaltet,</w:t>
      </w:r>
      <w:r>
        <w:t xml:space="preserve"> die von allen Benutzern gemeinsam</w:t>
      </w:r>
      <w:r w:rsidR="00395197">
        <w:t xml:space="preserve"> </w:t>
      </w:r>
      <w:r w:rsidR="00511004">
        <w:t>b</w:t>
      </w:r>
      <w:r w:rsidR="00395197">
        <w:t xml:space="preserve">emalt </w:t>
      </w:r>
      <w:r>
        <w:t>werden kann</w:t>
      </w:r>
      <w:r w:rsidR="00024CDC">
        <w:t xml:space="preserve">. Jedem Benutzer wird zu </w:t>
      </w:r>
      <w:r w:rsidR="001B6DDB">
        <w:t>Beginn</w:t>
      </w:r>
      <w:r w:rsidR="00024CDC">
        <w:t xml:space="preserve"> eine Farbe zugeteilt. Berührt ein Benutzer die Leinwand, ent</w:t>
      </w:r>
      <w:r w:rsidR="00024CDC">
        <w:lastRenderedPageBreak/>
        <w:t xml:space="preserve">steht ein </w:t>
      </w:r>
      <w:r w:rsidR="001B6DDB">
        <w:t xml:space="preserve">kolorierter </w:t>
      </w:r>
      <w:r w:rsidR="00024CDC">
        <w:t>Abdruc</w:t>
      </w:r>
      <w:r w:rsidR="000B409A">
        <w:t>k</w:t>
      </w:r>
      <w:r w:rsidR="006232B3">
        <w:t xml:space="preserve"> (Touchpoint)</w:t>
      </w:r>
      <w:r w:rsidR="000B409A">
        <w:t>, welcher nach Ablauf einer gewissen Zeit</w:t>
      </w:r>
      <w:r w:rsidR="008F3C86">
        <w:t xml:space="preserve"> verschwindet</w:t>
      </w:r>
      <w:r w:rsidR="003436F0">
        <w:t xml:space="preserve">. </w:t>
      </w:r>
      <w:r w:rsidR="006D26D0">
        <w:t xml:space="preserve">Die Umsetzung </w:t>
      </w:r>
      <w:r w:rsidR="00BE0AFA">
        <w:t>der fundamentalen Funktionen</w:t>
      </w:r>
      <w:r w:rsidR="003436F0">
        <w:t xml:space="preserve"> </w:t>
      </w:r>
      <w:r w:rsidR="006D26D0">
        <w:t>inkludiert folgende Anforderungen</w:t>
      </w:r>
      <w:r w:rsidR="000E4661">
        <w:t>:</w:t>
      </w:r>
    </w:p>
    <w:p w14:paraId="61A5D7D6" w14:textId="2E428B78" w:rsidR="00460217" w:rsidRDefault="00433326" w:rsidP="005E2706">
      <w:pPr>
        <w:tabs>
          <w:tab w:val="left" w:pos="2535"/>
        </w:tabs>
      </w:pPr>
      <w:r w:rsidRPr="005E2706">
        <w:rPr>
          <w:b/>
          <w:bCs/>
        </w:rPr>
        <w:t xml:space="preserve">Touchpoints </w:t>
      </w:r>
      <w:r w:rsidR="00F364F3">
        <w:rPr>
          <w:b/>
          <w:bCs/>
        </w:rPr>
        <w:t>B</w:t>
      </w:r>
      <w:r w:rsidR="00091E52">
        <w:rPr>
          <w:b/>
          <w:bCs/>
        </w:rPr>
        <w:t>roadcasting</w:t>
      </w:r>
      <w:r w:rsidR="00FF0610" w:rsidRPr="005E2706">
        <w:rPr>
          <w:b/>
          <w:bCs/>
        </w:rPr>
        <w:t xml:space="preserve">: </w:t>
      </w:r>
      <w:r w:rsidR="00672739">
        <w:t>Falls</w:t>
      </w:r>
      <w:r w:rsidR="00FF0610">
        <w:t xml:space="preserve"> die Leinwand berührt</w:t>
      </w:r>
      <w:r w:rsidR="00587A48">
        <w:t xml:space="preserve"> wird</w:t>
      </w:r>
      <w:r w:rsidR="00FF0610">
        <w:t xml:space="preserve">, muss </w:t>
      </w:r>
      <w:r w:rsidR="009613F7">
        <w:t xml:space="preserve">das System </w:t>
      </w:r>
      <w:r w:rsidR="00FF0610">
        <w:t xml:space="preserve">die Berührung </w:t>
      </w:r>
      <w:r w:rsidR="006A5ECB">
        <w:t xml:space="preserve">erfassen </w:t>
      </w:r>
      <w:r w:rsidR="00834FB5">
        <w:t>und diese den anderen Benutzern mitteilen</w:t>
      </w:r>
      <w:r w:rsidR="00FF0610">
        <w:t>.</w:t>
      </w:r>
    </w:p>
    <w:p w14:paraId="064CD2EA" w14:textId="3E0999AD" w:rsidR="00401F51" w:rsidRDefault="006137DA" w:rsidP="005E2706">
      <w:pPr>
        <w:tabs>
          <w:tab w:val="left" w:pos="2535"/>
        </w:tabs>
      </w:pPr>
      <w:proofErr w:type="spellStart"/>
      <w:r>
        <w:rPr>
          <w:b/>
          <w:bCs/>
        </w:rPr>
        <w:t>Shared</w:t>
      </w:r>
      <w:proofErr w:type="spellEnd"/>
      <w:r>
        <w:rPr>
          <w:b/>
          <w:bCs/>
        </w:rPr>
        <w:t xml:space="preserve"> Canvas</w:t>
      </w:r>
      <w:r w:rsidR="00401F51">
        <w:t xml:space="preserve">: </w:t>
      </w:r>
      <w:r w:rsidR="00025399">
        <w:t>Falls</w:t>
      </w:r>
      <w:r w:rsidR="00401F51">
        <w:t xml:space="preserve"> ein Berührungspunkt empfangen</w:t>
      </w:r>
      <w:r w:rsidR="00025399">
        <w:t xml:space="preserve"> wird</w:t>
      </w:r>
      <w:r w:rsidR="00401F51">
        <w:t xml:space="preserve">, muss das System diesen mit der dem </w:t>
      </w:r>
      <w:r w:rsidR="007840F6">
        <w:t xml:space="preserve">Benutzer </w:t>
      </w:r>
      <w:r w:rsidR="00772429">
        <w:t>zugewiesenen</w:t>
      </w:r>
      <w:r w:rsidR="00401F51">
        <w:t xml:space="preserve"> </w:t>
      </w:r>
      <w:r w:rsidR="00DA588A">
        <w:t>Farben an die entsprechende Position zeichnen.</w:t>
      </w:r>
    </w:p>
    <w:p w14:paraId="227F3A5E" w14:textId="39CBE377" w:rsidR="00327AD8" w:rsidRDefault="008D18A9" w:rsidP="005E2706">
      <w:pPr>
        <w:tabs>
          <w:tab w:val="left" w:pos="2535"/>
        </w:tabs>
      </w:pPr>
      <w:r w:rsidRPr="00A90984">
        <w:rPr>
          <w:b/>
          <w:bCs/>
        </w:rPr>
        <w:t>Differenzierbarkeit</w:t>
      </w:r>
      <w:r w:rsidR="005E2706" w:rsidRPr="005E2706">
        <w:rPr>
          <w:b/>
          <w:bCs/>
        </w:rPr>
        <w:t>:</w:t>
      </w:r>
      <w:r w:rsidR="005E2706">
        <w:t xml:space="preserve"> </w:t>
      </w:r>
      <w:r w:rsidR="006A74C3">
        <w:t>Falls</w:t>
      </w:r>
      <w:r w:rsidR="00327AD8">
        <w:t xml:space="preserve"> die Anwendung gestartet</w:t>
      </w:r>
      <w:r w:rsidR="0091235E">
        <w:t xml:space="preserve"> wird</w:t>
      </w:r>
      <w:r w:rsidR="00327AD8">
        <w:t>, muss das System dem Benutzer eine Farbe zuweisen.</w:t>
      </w:r>
    </w:p>
    <w:p w14:paraId="6925DB8C" w14:textId="2E4543C6" w:rsidR="00AA3A3F" w:rsidRDefault="00C019BF" w:rsidP="00091E52">
      <w:pPr>
        <w:tabs>
          <w:tab w:val="left" w:pos="2535"/>
        </w:tabs>
      </w:pPr>
      <w:r>
        <w:rPr>
          <w:b/>
          <w:bCs/>
        </w:rPr>
        <w:t>Auto</w:t>
      </w:r>
      <w:r w:rsidR="00244B4B">
        <w:rPr>
          <w:b/>
          <w:bCs/>
        </w:rPr>
        <w:t>-Clean</w:t>
      </w:r>
      <w:r w:rsidR="00460217" w:rsidRPr="00091E52">
        <w:rPr>
          <w:b/>
          <w:bCs/>
        </w:rPr>
        <w:t>:</w:t>
      </w:r>
      <w:r w:rsidR="00460217">
        <w:t xml:space="preserve"> </w:t>
      </w:r>
      <w:r w:rsidR="002B3C3A">
        <w:t>Nach einer festgelegten Zeit, muss d</w:t>
      </w:r>
      <w:r w:rsidR="00460217">
        <w:t xml:space="preserve">as System die kolorierten </w:t>
      </w:r>
      <w:r w:rsidR="00CE1378">
        <w:t>Touchpoints</w:t>
      </w:r>
      <w:r w:rsidR="00460217">
        <w:t xml:space="preserve"> </w:t>
      </w:r>
      <w:r w:rsidR="00953B0C">
        <w:t>aus der Leinwand</w:t>
      </w:r>
      <w:r w:rsidR="00521DC0">
        <w:t xml:space="preserve"> entfernen</w:t>
      </w:r>
      <w:r w:rsidR="00460217">
        <w:t xml:space="preserve">. </w:t>
      </w:r>
    </w:p>
    <w:p w14:paraId="553DBCC1" w14:textId="48C1EF85" w:rsidR="008204A5" w:rsidRDefault="00F912BB" w:rsidP="004F6E09">
      <w:pPr>
        <w:tabs>
          <w:tab w:val="left" w:pos="2535"/>
        </w:tabs>
      </w:pPr>
      <w:proofErr w:type="spellStart"/>
      <w:r>
        <w:rPr>
          <w:b/>
          <w:bCs/>
        </w:rPr>
        <w:t>Join</w:t>
      </w:r>
      <w:proofErr w:type="spellEnd"/>
      <w:r>
        <w:rPr>
          <w:b/>
          <w:bCs/>
        </w:rPr>
        <w:t>-Benachrichtigung</w:t>
      </w:r>
      <w:r w:rsidR="003D0B55" w:rsidRPr="00F912BB">
        <w:rPr>
          <w:b/>
          <w:bCs/>
        </w:rPr>
        <w:t>:</w:t>
      </w:r>
      <w:r w:rsidR="003D0B55">
        <w:t xml:space="preserve"> Falls ein Benutzer die Anwendung startet,</w:t>
      </w:r>
      <w:r w:rsidR="00846E49">
        <w:t xml:space="preserve"> muss das System</w:t>
      </w:r>
      <w:r w:rsidR="003D0B55">
        <w:t xml:space="preserve"> </w:t>
      </w:r>
      <w:r w:rsidR="003E7929">
        <w:t>alle aktiven Benutzer derselben Anwendung benachrichtigen.</w:t>
      </w:r>
    </w:p>
    <w:p w14:paraId="4BD9E3BE" w14:textId="77777777" w:rsidR="008204A5" w:rsidRDefault="008204A5" w:rsidP="008204A5">
      <w:pPr>
        <w:pStyle w:val="berschrift2"/>
      </w:pPr>
      <w:bookmarkStart w:id="14" w:name="_Toc36833078"/>
      <w:r>
        <w:t xml:space="preserve">Szenario 3 – </w:t>
      </w:r>
      <w:proofErr w:type="spellStart"/>
      <w:r>
        <w:t>Bouncing</w:t>
      </w:r>
      <w:proofErr w:type="spellEnd"/>
      <w:r>
        <w:t xml:space="preserve"> Ball</w:t>
      </w:r>
      <w:bookmarkEnd w:id="14"/>
    </w:p>
    <w:p w14:paraId="0102DA93" w14:textId="77777777" w:rsidR="008204A5" w:rsidRDefault="008204A5" w:rsidP="008204A5">
      <w:pPr>
        <w:tabs>
          <w:tab w:val="left" w:pos="5009"/>
        </w:tabs>
      </w:pP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6587F81E" w14:textId="77777777" w:rsidR="008204A5" w:rsidRDefault="008204A5" w:rsidP="008204A5">
      <w:pPr>
        <w:pStyle w:val="Listenabsatz"/>
        <w:numPr>
          <w:ilvl w:val="0"/>
          <w:numId w:val="22"/>
        </w:numPr>
        <w:tabs>
          <w:tab w:val="left" w:pos="5009"/>
        </w:tabs>
      </w:pPr>
      <w:r>
        <w:t>A1: Das System muss die kontinuierlich die Neigungsdaten aller Spieler erfassen und an alle Spieler senden.</w:t>
      </w:r>
    </w:p>
    <w:p w14:paraId="2C467204" w14:textId="77777777" w:rsidR="008204A5" w:rsidRDefault="008204A5" w:rsidP="008204A5">
      <w:pPr>
        <w:pStyle w:val="Listenabsatz"/>
        <w:numPr>
          <w:ilvl w:val="0"/>
          <w:numId w:val="22"/>
        </w:numPr>
        <w:tabs>
          <w:tab w:val="left" w:pos="5009"/>
        </w:tabs>
      </w:pPr>
      <w:r>
        <w:t>A2: Nach dem Erhalt der Neigungsdaten aller Spieler, muss das System ein resultierendes Verhalten für die Kugel berechnen.</w:t>
      </w:r>
    </w:p>
    <w:p w14:paraId="2590BD99" w14:textId="77777777" w:rsidR="008204A5" w:rsidRDefault="008204A5" w:rsidP="008204A5">
      <w:pPr>
        <w:pStyle w:val="Listenabsatz"/>
        <w:numPr>
          <w:ilvl w:val="0"/>
          <w:numId w:val="22"/>
        </w:numPr>
        <w:tabs>
          <w:tab w:val="left" w:pos="5009"/>
        </w:tabs>
      </w:pPr>
      <w:r>
        <w:t>A3: Das System muss jedem Spieler die Möglichkeit geben, das Spiel synchron (als Team) zu starten.</w:t>
      </w:r>
    </w:p>
    <w:p w14:paraId="46B07B0A" w14:textId="44B89EF5" w:rsidR="008204A5" w:rsidRPr="00117D31" w:rsidRDefault="008204A5" w:rsidP="008204A5">
      <w:pPr>
        <w:pStyle w:val="Listenabsatz"/>
        <w:numPr>
          <w:ilvl w:val="0"/>
          <w:numId w:val="22"/>
        </w:numPr>
        <w:tabs>
          <w:tab w:val="left" w:pos="5009"/>
        </w:tabs>
      </w:pPr>
      <w:r>
        <w:t>A4: Das System muss jedem Spieler die Möglichkeit geben, das Spiel zum Anfang einer Runde beizutreten.</w:t>
      </w:r>
    </w:p>
    <w:p w14:paraId="6BCD776F" w14:textId="6E0CCB4B" w:rsidR="00B0090F" w:rsidRDefault="00364B0B" w:rsidP="00165166">
      <w:pPr>
        <w:pStyle w:val="berschrift2"/>
      </w:pPr>
      <w:bookmarkStart w:id="15" w:name="_Toc36833079"/>
      <w:r>
        <w:t>Funktionale Anforderungen</w:t>
      </w:r>
      <w:bookmarkStart w:id="16" w:name="_Ref17765864"/>
      <w:bookmarkStart w:id="17" w:name="_Ref17765857"/>
      <w:bookmarkEnd w:id="15"/>
    </w:p>
    <w:p w14:paraId="7BDFF33B" w14:textId="7CA39F28" w:rsidR="00E8060E" w:rsidRDefault="00E8060E" w:rsidP="00E8060E">
      <w:r>
        <w:t xml:space="preserve">Bei Betrachtung der ermittelten Anforderungen lassen sich korrelierende Anforderungen erkennen. So ist etwa das Betreten eines Raumes, d.h. die konkrete Trennung von Datenströmen innerhalb </w:t>
      </w:r>
      <w:r w:rsidR="00971B8A">
        <w:t>derselben</w:t>
      </w:r>
      <w:r>
        <w:t xml:space="preserve"> Anwendung in allen drei Szenarien enthalten</w:t>
      </w:r>
      <w:r w:rsidR="002220BE">
        <w:t>.</w:t>
      </w:r>
      <w:r w:rsidR="0034159C">
        <w:t xml:space="preserve"> Weiterhin konnten folgende funktionale Anforderungen identifiziert werden</w:t>
      </w:r>
      <w:r w:rsidR="00554B07">
        <w:t>:</w:t>
      </w:r>
      <w:r w:rsidR="0034159C">
        <w:t xml:space="preserve"> </w:t>
      </w:r>
    </w:p>
    <w:p w14:paraId="6B347EDD" w14:textId="5709D72A" w:rsidR="00446512" w:rsidRDefault="003B16E5" w:rsidP="00620B51">
      <w:proofErr w:type="spellStart"/>
      <w:r>
        <w:rPr>
          <w:b/>
          <w:bCs/>
        </w:rPr>
        <w:t>Channelbased</w:t>
      </w:r>
      <w:proofErr w:type="spellEnd"/>
      <w:r>
        <w:rPr>
          <w:b/>
          <w:bCs/>
        </w:rPr>
        <w:t xml:space="preserve"> </w:t>
      </w:r>
      <w:r w:rsidR="00A12B9E" w:rsidRPr="00620B51">
        <w:rPr>
          <w:b/>
          <w:bCs/>
        </w:rPr>
        <w:t>Broadcasting:</w:t>
      </w:r>
      <w:r w:rsidR="00A12B9E">
        <w:t xml:space="preserve"> </w:t>
      </w:r>
      <w:r w:rsidR="00BB0B44">
        <w:t xml:space="preserve">Zu sendende </w:t>
      </w:r>
      <w:r w:rsidR="008D2601">
        <w:t>Nachrichte</w:t>
      </w:r>
      <w:r w:rsidR="00BB0B44">
        <w:t>n müssen</w:t>
      </w:r>
      <w:r w:rsidR="0001630C">
        <w:t xml:space="preserve"> einem Empfangskanal zugewiesen werden.</w:t>
      </w:r>
    </w:p>
    <w:bookmarkEnd w:id="16"/>
    <w:bookmarkEnd w:id="17"/>
    <w:p w14:paraId="58E18E19" w14:textId="0679C22A" w:rsidR="00C860E3" w:rsidRDefault="00B44B43" w:rsidP="00620B51">
      <w:r w:rsidRPr="00B44B43">
        <w:rPr>
          <w:b/>
          <w:bCs/>
        </w:rPr>
        <w:lastRenderedPageBreak/>
        <w:t>Kontextualität</w:t>
      </w:r>
      <w:r w:rsidR="00620B51" w:rsidRPr="00620B51">
        <w:rPr>
          <w:b/>
          <w:bCs/>
        </w:rPr>
        <w:t>:</w:t>
      </w:r>
      <w:r w:rsidR="00620B51">
        <w:t xml:space="preserve"> </w:t>
      </w:r>
      <w:r w:rsidR="00C051DC">
        <w:t xml:space="preserve">Nachrichten sind nur im Kontext </w:t>
      </w:r>
      <w:r w:rsidR="009D2292">
        <w:t>derselben</w:t>
      </w:r>
      <w:r w:rsidR="00C051DC">
        <w:t xml:space="preserve"> Anwendung sichtbar</w:t>
      </w:r>
    </w:p>
    <w:p w14:paraId="3ACBDF8A" w14:textId="581AFAAC" w:rsidR="00446512" w:rsidRDefault="00307300" w:rsidP="00150C91">
      <w:proofErr w:type="spellStart"/>
      <w:r>
        <w:rPr>
          <w:b/>
          <w:bCs/>
        </w:rPr>
        <w:t>channelbased</w:t>
      </w:r>
      <w:proofErr w:type="spellEnd"/>
      <w:r w:rsidR="00FC78C4">
        <w:rPr>
          <w:b/>
          <w:bCs/>
        </w:rPr>
        <w:t xml:space="preserve"> </w:t>
      </w:r>
      <w:proofErr w:type="spellStart"/>
      <w:r>
        <w:rPr>
          <w:b/>
          <w:bCs/>
        </w:rPr>
        <w:t>listening</w:t>
      </w:r>
      <w:proofErr w:type="spellEnd"/>
      <w:r w:rsidR="006A57FD">
        <w:rPr>
          <w:b/>
          <w:bCs/>
        </w:rPr>
        <w:t>:</w:t>
      </w:r>
      <w:r w:rsidR="00150C91">
        <w:t xml:space="preserve"> </w:t>
      </w:r>
      <w:r w:rsidR="00F0179E">
        <w:t xml:space="preserve">Das System kann auf </w:t>
      </w:r>
      <w:r w:rsidR="00E92E70">
        <w:t xml:space="preserve">eingehende </w:t>
      </w:r>
      <w:r w:rsidR="00F0179E">
        <w:t>Nachrichten</w:t>
      </w:r>
      <w:r w:rsidR="00E92E70">
        <w:t xml:space="preserve"> unterschiedlicher Kanäle </w:t>
      </w:r>
      <w:r w:rsidR="00F0179E">
        <w:t>verschieden reagieren.</w:t>
      </w:r>
    </w:p>
    <w:p w14:paraId="6828B5E3" w14:textId="1CBF3708" w:rsidR="00812205" w:rsidRDefault="00AC2B5C" w:rsidP="00050795">
      <w:proofErr w:type="spellStart"/>
      <w:r w:rsidRPr="006B75B9">
        <w:rPr>
          <w:b/>
          <w:bCs/>
        </w:rPr>
        <w:t>Traceability</w:t>
      </w:r>
      <w:proofErr w:type="spellEnd"/>
      <w:r w:rsidR="00050795" w:rsidRPr="006B75B9">
        <w:rPr>
          <w:b/>
          <w:bCs/>
        </w:rPr>
        <w:t xml:space="preserve">: </w:t>
      </w:r>
      <w:r w:rsidR="00777FF9">
        <w:t>Der Sender einer Nachricht muss identifiziert werden können</w:t>
      </w:r>
    </w:p>
    <w:p w14:paraId="29C842F4" w14:textId="5A4E9813" w:rsidR="002C464B" w:rsidRDefault="00B44B2C" w:rsidP="00812205">
      <w:r w:rsidRPr="00CF2809">
        <w:rPr>
          <w:b/>
          <w:bCs/>
        </w:rPr>
        <w:t>Priorisierte Textnachricht:</w:t>
      </w:r>
      <w:r>
        <w:t xml:space="preserve"> </w:t>
      </w:r>
      <w:r w:rsidR="000B7575">
        <w:t xml:space="preserve">Werden 2 Nachrichten unterschiedlicher Größe </w:t>
      </w:r>
      <w:r w:rsidR="00734131">
        <w:t>versandt</w:t>
      </w:r>
      <w:r w:rsidR="000B7575">
        <w:t xml:space="preserve">, kommt die kleinere beider Nachrichten </w:t>
      </w:r>
      <w:r w:rsidR="00994E81">
        <w:t>erster an.</w:t>
      </w:r>
    </w:p>
    <w:p w14:paraId="19A9EBC0" w14:textId="173D6C2F" w:rsidR="008F14CA" w:rsidRDefault="000F4148" w:rsidP="00CB213D">
      <w:pPr>
        <w:spacing w:before="600"/>
      </w:pPr>
      <w:r>
        <w:t xml:space="preserve">Zudem lassen sich aus den </w:t>
      </w:r>
      <w:r w:rsidR="00A53C73">
        <w:t>bestehenden</w:t>
      </w:r>
      <w:r w:rsidR="005211FF">
        <w:t xml:space="preserve"> Anforderungen folgende </w:t>
      </w:r>
      <w:r w:rsidR="00AB0938">
        <w:t xml:space="preserve">weitere </w:t>
      </w:r>
      <w:r w:rsidR="00B155F2">
        <w:t xml:space="preserve">Bibliotheksnähere </w:t>
      </w:r>
      <w:r w:rsidR="00AB0938">
        <w:t>Anforderungen e</w:t>
      </w:r>
      <w:r w:rsidR="00641C56">
        <w:t>xtrapoliere</w:t>
      </w:r>
      <w:r w:rsidR="008D2BBB">
        <w:t xml:space="preserve">, welche  </w:t>
      </w:r>
    </w:p>
    <w:p w14:paraId="2E547B58" w14:textId="7C863839" w:rsidR="008B15A2" w:rsidRDefault="008B15A2" w:rsidP="008B15A2">
      <w:proofErr w:type="spellStart"/>
      <w:r w:rsidRPr="003E701F">
        <w:rPr>
          <w:b/>
          <w:bCs/>
        </w:rPr>
        <w:t>Flawless</w:t>
      </w:r>
      <w:proofErr w:type="spellEnd"/>
      <w:r w:rsidRPr="003E701F">
        <w:rPr>
          <w:b/>
          <w:bCs/>
        </w:rPr>
        <w:t xml:space="preserve"> Switch:</w:t>
      </w:r>
      <w:r>
        <w:t xml:space="preserve"> Wechselt das System die unterliegende Technologie während des Betriebes, soll dies möglichst reibungslos funktionieren.</w:t>
      </w:r>
    </w:p>
    <w:p w14:paraId="4A9319A5" w14:textId="160529DE" w:rsidR="00034B2B" w:rsidRDefault="00A70497" w:rsidP="00A70497">
      <w:r w:rsidRPr="00A70497">
        <w:rPr>
          <w:b/>
          <w:bCs/>
        </w:rPr>
        <w:t>Autoverbinndungsaufbau:</w:t>
      </w:r>
      <w:r>
        <w:t xml:space="preserve"> Scheitert die Verbindung muss das System in einen kontrollierten Zustand wechseln, in welchem die Verbindung wiederaufgebaut wird, dabei soll eingestellt werden können ob </w:t>
      </w:r>
      <w:r w:rsidR="001E5D91">
        <w:t xml:space="preserve">nicht </w:t>
      </w:r>
      <w:r>
        <w:t>versandte (</w:t>
      </w:r>
      <w:proofErr w:type="spellStart"/>
      <w:r>
        <w:t>pending</w:t>
      </w:r>
      <w:proofErr w:type="spellEnd"/>
      <w:r>
        <w:t xml:space="preserve">) Nachrichten </w:t>
      </w:r>
      <w:r w:rsidR="00211B95">
        <w:t>zwischengespeichert</w:t>
      </w:r>
      <w:r>
        <w:t xml:space="preserve"> oder verworfen werden sollen.</w:t>
      </w:r>
    </w:p>
    <w:p w14:paraId="5F23F3AD" w14:textId="5540A5C1" w:rsidR="00063911" w:rsidRDefault="00224EFE" w:rsidP="00A70497">
      <w:proofErr w:type="spellStart"/>
      <w:r>
        <w:t>Einbindbarkeit</w:t>
      </w:r>
      <w:proofErr w:type="spellEnd"/>
    </w:p>
    <w:p w14:paraId="0CE77CF8" w14:textId="28C229FA" w:rsidR="00B155F2" w:rsidRPr="007A0DEC" w:rsidRDefault="00034B2B" w:rsidP="00812205">
      <w:proofErr w:type="spellStart"/>
      <w:r w:rsidRPr="00BC5EC4">
        <w:rPr>
          <w:b/>
          <w:bCs/>
        </w:rPr>
        <w:t>Debug</w:t>
      </w:r>
      <w:proofErr w:type="spellEnd"/>
      <w:r w:rsidRPr="00BC5EC4">
        <w:rPr>
          <w:b/>
          <w:bCs/>
        </w:rPr>
        <w:t>-Tool:</w:t>
      </w:r>
      <w:r>
        <w:t xml:space="preserve"> Das System soll dem Entwickler die Möglichkeit geben, die höchste auftretenden Round-Trip Time während des Betriebes zu messen.</w:t>
      </w:r>
    </w:p>
    <w:p w14:paraId="6170C9B2" w14:textId="3F1B3DE8" w:rsidR="00841F68" w:rsidRDefault="00841F68" w:rsidP="00841F68">
      <w:pPr>
        <w:pStyle w:val="berschrift2"/>
      </w:pPr>
      <w:bookmarkStart w:id="18" w:name="_Toc36833080"/>
      <w:proofErr w:type="spellStart"/>
      <w:r>
        <w:t>Nichfunktionale</w:t>
      </w:r>
      <w:proofErr w:type="spellEnd"/>
      <w:r>
        <w:t xml:space="preserve"> Anforderungen</w:t>
      </w:r>
      <w:bookmarkEnd w:id="18"/>
    </w:p>
    <w:p w14:paraId="1322CA45" w14:textId="491B83FC" w:rsidR="003421D4" w:rsidRPr="003421D4" w:rsidRDefault="003421D4" w:rsidP="00434C22">
      <w:r w:rsidRPr="00434C22">
        <w:rPr>
          <w:b/>
          <w:bCs/>
        </w:rPr>
        <w:t>Parallelität:</w:t>
      </w:r>
      <w:r>
        <w:t xml:space="preserve"> Das Empfangen, wie auch das</w:t>
      </w:r>
      <w:r w:rsidR="0096782C">
        <w:t xml:space="preserve"> Senden </w:t>
      </w:r>
      <w:r w:rsidR="00E75B41">
        <w:t>muss parallel geschehen</w:t>
      </w:r>
      <w:r w:rsidR="0059749F">
        <w:t>.</w:t>
      </w:r>
    </w:p>
    <w:p w14:paraId="310BDD96" w14:textId="00CA8D1A" w:rsidR="00457A2F" w:rsidRDefault="00457A2F" w:rsidP="00434C22">
      <w:r w:rsidRPr="00434C22">
        <w:rPr>
          <w:b/>
          <w:bCs/>
        </w:rPr>
        <w:t>Zielumgebung</w:t>
      </w:r>
      <w:r>
        <w:t xml:space="preserve">: Das System muss eine Kompatibilität zu allen Android </w:t>
      </w:r>
      <w:r w:rsidR="009834E6">
        <w:t>Betriebssystemen</w:t>
      </w:r>
      <w:r>
        <w:t xml:space="preserve"> der API 24</w:t>
      </w:r>
      <w:r w:rsidR="002113FD">
        <w:t xml:space="preserve"> (Android 7.0)</w:t>
      </w:r>
      <w:r>
        <w:t xml:space="preserve"> oder höher aufweisen.</w:t>
      </w:r>
    </w:p>
    <w:p w14:paraId="4928E7CA" w14:textId="7BF80225" w:rsidR="000835F8" w:rsidRPr="000835F8" w:rsidRDefault="000835F8" w:rsidP="00434C22">
      <w:r w:rsidRPr="00434C22">
        <w:rPr>
          <w:b/>
          <w:bCs/>
        </w:rPr>
        <w:t>Leichte Benutzbarkeit:</w:t>
      </w:r>
      <w:r>
        <w:t xml:space="preserve"> Die API soll möglichst minimalistisch gehalten werden</w:t>
      </w:r>
      <w:r w:rsidR="000E3353">
        <w:t xml:space="preserve"> und damit möglichst Einstiegsfreundlich für die Entwickler sein.</w:t>
      </w:r>
    </w:p>
    <w:p w14:paraId="6BF4EF98" w14:textId="29DCF17A" w:rsidR="004F5C9A" w:rsidRDefault="00A77E47" w:rsidP="00434C22">
      <w:r w:rsidRPr="00434C22">
        <w:rPr>
          <w:b/>
          <w:bCs/>
        </w:rPr>
        <w:t>Konsistenz</w:t>
      </w:r>
      <w:r w:rsidR="00CD27F1" w:rsidRPr="00434C22">
        <w:rPr>
          <w:b/>
          <w:bCs/>
        </w:rPr>
        <w:t>:</w:t>
      </w:r>
      <w:r w:rsidR="00CD27F1">
        <w:t xml:space="preserve"> Unabhängig der </w:t>
      </w:r>
      <w:r w:rsidR="00B51383">
        <w:t>verwendeten</w:t>
      </w:r>
      <w:r w:rsidR="00CD27F1">
        <w:t xml:space="preserve"> Technologie</w:t>
      </w:r>
      <w:r w:rsidR="00C92609">
        <w:t xml:space="preserve"> </w:t>
      </w:r>
      <w:r w:rsidR="00CD27F1">
        <w:t>(</w:t>
      </w:r>
      <w:proofErr w:type="spellStart"/>
      <w:r w:rsidR="00CD27F1">
        <w:t>Nearby</w:t>
      </w:r>
      <w:proofErr w:type="spellEnd"/>
      <w:r w:rsidR="00CD27F1">
        <w:t xml:space="preserve">/ MQTT), soll sich das System </w:t>
      </w:r>
      <w:r w:rsidR="002D2A13">
        <w:t>möglichst ähnlich verhalten</w:t>
      </w:r>
      <w:r w:rsidR="00CD27F1">
        <w:t>.</w:t>
      </w:r>
    </w:p>
    <w:p w14:paraId="1C288EA5" w14:textId="2B0966BD" w:rsidR="00780911" w:rsidRDefault="00780911" w:rsidP="00434C22"/>
    <w:p w14:paraId="2993D122" w14:textId="77777777" w:rsidR="005948DD" w:rsidRDefault="005948DD" w:rsidP="005948DD">
      <w:pPr>
        <w:ind w:left="360"/>
      </w:pPr>
    </w:p>
    <w:p w14:paraId="6FE7AC64" w14:textId="1C401C0B" w:rsidR="009E7AF7" w:rsidRDefault="001564F2" w:rsidP="009E7AF7">
      <w:pPr>
        <w:pStyle w:val="berschrift1"/>
      </w:pPr>
      <w:bookmarkStart w:id="19" w:name="_Toc36833081"/>
      <w:r>
        <w:lastRenderedPageBreak/>
        <w:t>Software-</w:t>
      </w:r>
      <w:r w:rsidR="009D2031">
        <w:t>Design</w:t>
      </w:r>
      <w:bookmarkEnd w:id="19"/>
    </w:p>
    <w:p w14:paraId="55431A94" w14:textId="77777777" w:rsidR="00AA5BFD" w:rsidRDefault="00AA5BFD" w:rsidP="00AA5BFD">
      <w:pPr>
        <w:pStyle w:val="berschrift2"/>
      </w:pPr>
      <w:bookmarkStart w:id="20" w:name="_Toc36833082"/>
      <w:r>
        <w:t xml:space="preserve">Gegenüberstellung von </w:t>
      </w:r>
      <w:proofErr w:type="spellStart"/>
      <w:r>
        <w:t>Nearby</w:t>
      </w:r>
      <w:proofErr w:type="spellEnd"/>
      <w:r>
        <w:t xml:space="preserve"> Connections und MQTT</w:t>
      </w:r>
      <w:bookmarkEnd w:id="20"/>
    </w:p>
    <w:p w14:paraId="0A5F7856" w14:textId="77777777" w:rsidR="00AA5BFD" w:rsidRDefault="00AA5BFD" w:rsidP="00AA5BFD">
      <w:pPr>
        <w:pStyle w:val="Listenabsatz"/>
        <w:numPr>
          <w:ilvl w:val="0"/>
          <w:numId w:val="22"/>
        </w:numPr>
      </w:pPr>
      <w:r>
        <w:t>Um Konkrete Lösungsansätze für das Wappen beider zu verwendeten Technologien zu gewinne müssen die beiden zu verwendeten Technologien miteinander verglichen werden.</w:t>
      </w:r>
    </w:p>
    <w:p w14:paraId="0B98232F" w14:textId="77777777" w:rsidR="00AA5BFD" w:rsidRDefault="00AA5BFD" w:rsidP="00AA5BFD">
      <w:pPr>
        <w:pStyle w:val="Listenabsatz"/>
        <w:numPr>
          <w:ilvl w:val="0"/>
          <w:numId w:val="22"/>
        </w:numPr>
      </w:pPr>
      <w:r>
        <w:t>Ähnlichkeiten können dabei für die API verwendet werden.</w:t>
      </w:r>
    </w:p>
    <w:p w14:paraId="668A6E6E" w14:textId="0D4AFD66" w:rsidR="00AA5BFD" w:rsidRDefault="00AA5BFD" w:rsidP="00AA5BFD">
      <w:pPr>
        <w:pStyle w:val="Listenabsatz"/>
        <w:numPr>
          <w:ilvl w:val="0"/>
          <w:numId w:val="22"/>
        </w:numPr>
      </w:pPr>
      <w:r>
        <w:t>Evtl. Gegenüberstellung am Ende in Form einer Tabelle (als kleines Fazit) z.B.:</w:t>
      </w:r>
    </w:p>
    <w:p w14:paraId="19607D03" w14:textId="63666AE9" w:rsidR="005C0CFB" w:rsidRDefault="005C0CFB" w:rsidP="005C0CFB">
      <w:pPr>
        <w:pStyle w:val="Tabellenberschrift"/>
      </w:pPr>
      <w:r w:rsidRPr="00BC08A4">
        <w:t xml:space="preserve">Tabelle </w:t>
      </w:r>
      <w:r>
        <w:rPr>
          <w:noProof/>
        </w:rPr>
        <w:fldChar w:fldCharType="begin"/>
      </w:r>
      <w:r>
        <w:rPr>
          <w:noProof/>
        </w:rPr>
        <w:instrText xml:space="preserve"> SEQ Tabelle \* ARABIC </w:instrText>
      </w:r>
      <w:r>
        <w:rPr>
          <w:noProof/>
        </w:rPr>
        <w:fldChar w:fldCharType="separate"/>
      </w:r>
      <w:r>
        <w:rPr>
          <w:noProof/>
        </w:rPr>
        <w:t>1</w:t>
      </w:r>
      <w:r>
        <w:rPr>
          <w:noProof/>
        </w:rPr>
        <w:fldChar w:fldCharType="end"/>
      </w:r>
      <w:r w:rsidRPr="00BC08A4">
        <w:t xml:space="preserve"> </w:t>
      </w:r>
      <w:r>
        <w:t xml:space="preserve">Überblick über Unterschiede zwischen </w:t>
      </w:r>
      <w:proofErr w:type="spellStart"/>
      <w:r>
        <w:t>Nearby</w:t>
      </w:r>
      <w:proofErr w:type="spellEnd"/>
      <w:r>
        <w:t xml:space="preserve"> </w:t>
      </w:r>
      <w:r w:rsidR="0049347C">
        <w:t>Connecti</w:t>
      </w:r>
      <w:bookmarkStart w:id="21" w:name="_GoBack"/>
      <w:bookmarkEnd w:id="21"/>
      <w:r w:rsidR="0049347C">
        <w:t>ons</w:t>
      </w:r>
      <w:r>
        <w:t xml:space="preserve"> und MQTT </w:t>
      </w:r>
      <w:sdt>
        <w:sdtPr>
          <w:alias w:val="Don't edit this field"/>
          <w:tag w:val="CitaviPlaceholder#7364d53b-8db6-4f14-bd65-37257a640c6e"/>
          <w:id w:val="1193891203"/>
          <w:placeholder>
            <w:docPart w:val="DefaultPlaceholder_-1854013440"/>
          </w:placeholder>
        </w:sdtPr>
        <w:sdtContent>
          <w:r>
            <w:fldChar w:fldCharType="begin"/>
          </w:r>
          <w:r>
            <w:instrText>ADDIN CitaviPlaceholder{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QtMDRUMTM6Mzc6MzkiLCJQcm9qZWN0Ijp7IiRyZWYiOiI1In19LCJVc2VOdW1iZXJpbmdUeXBlT2ZQYXJlbnREb2N1bWVudCI6ZmFsc2V9XSwiRm9ybWF0dGVkVGV4dCI6eyIkaWQiOiI5IiwiQ291bnQiOjEsIlRleHRVbml0cyI6W3siJGlkIjoiMTAiLCJGb250U3R5bGUiOnsiJGlkIjoiMTEiLCJOZXV0cmFsIjp0cnVlfSwiUmVhZGluZ09yZGVyIjoxLCJUZXh0IjoiKE5lYXJieSBUZWFtIDIwMTgpIn1dfSwiVGFnIjoiQ2l0YXZpUGxhY2Vob2xkZXIjNzM2NGQ1M2ItOGRiNi00ZjE0LWJkNjUtMzcyNTdhNjQwYzZlIiwiVGV4dCI6IihOZWFyYnkgVGVhbSAyMDE4KSIsIldBSVZlcnNpb24iOiI2LjMuMC4wIn0=}</w:instrText>
          </w:r>
          <w:r>
            <w:fldChar w:fldCharType="separate"/>
          </w:r>
          <w:r>
            <w:t>(</w:t>
          </w:r>
          <w:proofErr w:type="spellStart"/>
          <w:r>
            <w:t>Nearby</w:t>
          </w:r>
          <w:proofErr w:type="spellEnd"/>
          <w:r>
            <w:t xml:space="preserve"> Team 2018)</w:t>
          </w:r>
          <w:r>
            <w:fldChar w:fldCharType="end"/>
          </w:r>
        </w:sdtContent>
      </w:sdt>
      <w:r>
        <w:t xml:space="preserve"> </w:t>
      </w:r>
    </w:p>
    <w:tbl>
      <w:tblPr>
        <w:tblStyle w:val="Tabellenraster"/>
        <w:tblW w:w="8424" w:type="dxa"/>
        <w:tblInd w:w="360" w:type="dxa"/>
        <w:tblLook w:val="04A0" w:firstRow="1" w:lastRow="0" w:firstColumn="1" w:lastColumn="0" w:noHBand="0" w:noVBand="1"/>
      </w:tblPr>
      <w:tblGrid>
        <w:gridCol w:w="1336"/>
        <w:gridCol w:w="3828"/>
        <w:gridCol w:w="3260"/>
      </w:tblGrid>
      <w:tr w:rsidR="00AA5BFD" w14:paraId="471A15C2" w14:textId="77777777" w:rsidTr="00AA5BFD">
        <w:tc>
          <w:tcPr>
            <w:tcW w:w="1336" w:type="dxa"/>
          </w:tcPr>
          <w:p w14:paraId="67BB602E" w14:textId="77777777" w:rsidR="00AA5BFD" w:rsidRDefault="00AA5BFD" w:rsidP="00AA5BFD">
            <w:r>
              <w:t>Aktion</w:t>
            </w:r>
          </w:p>
        </w:tc>
        <w:tc>
          <w:tcPr>
            <w:tcW w:w="3828" w:type="dxa"/>
          </w:tcPr>
          <w:p w14:paraId="1A65A5F8" w14:textId="77777777" w:rsidR="00AA5BFD" w:rsidRDefault="00AA5BFD" w:rsidP="00AA5BFD">
            <w:r>
              <w:t>MQTT</w:t>
            </w:r>
          </w:p>
        </w:tc>
        <w:tc>
          <w:tcPr>
            <w:tcW w:w="3260" w:type="dxa"/>
          </w:tcPr>
          <w:p w14:paraId="489CEC17" w14:textId="77777777" w:rsidR="00AA5BFD" w:rsidRDefault="00AA5BFD" w:rsidP="00AA5BFD">
            <w:proofErr w:type="spellStart"/>
            <w:r>
              <w:t>Nearby</w:t>
            </w:r>
            <w:proofErr w:type="spellEnd"/>
            <w:r>
              <w:t xml:space="preserve"> Connections</w:t>
            </w:r>
          </w:p>
        </w:tc>
      </w:tr>
      <w:tr w:rsidR="00AA5BFD" w14:paraId="24D96362" w14:textId="77777777" w:rsidTr="00AA5BFD">
        <w:tc>
          <w:tcPr>
            <w:tcW w:w="1336" w:type="dxa"/>
          </w:tcPr>
          <w:p w14:paraId="4EC1806D" w14:textId="77777777" w:rsidR="00AA5BFD" w:rsidRDefault="00AA5BFD" w:rsidP="00AA5BFD">
            <w:r>
              <w:t>Patern für Nachrichtenaustausch</w:t>
            </w:r>
          </w:p>
        </w:tc>
        <w:tc>
          <w:tcPr>
            <w:tcW w:w="3828" w:type="dxa"/>
          </w:tcPr>
          <w:p w14:paraId="7068C457" w14:textId="77777777" w:rsidR="00AA5BFD" w:rsidRDefault="00AA5BFD" w:rsidP="00AA5BFD">
            <w:r>
              <w:t xml:space="preserve">Publish/ </w:t>
            </w:r>
            <w:proofErr w:type="spellStart"/>
            <w:r>
              <w:t>Subscribe</w:t>
            </w:r>
            <w:proofErr w:type="spellEnd"/>
          </w:p>
        </w:tc>
        <w:tc>
          <w:tcPr>
            <w:tcW w:w="3260" w:type="dxa"/>
          </w:tcPr>
          <w:p w14:paraId="7E412946" w14:textId="77777777" w:rsidR="00AA5BFD" w:rsidRDefault="00AA5BFD" w:rsidP="00AA5BFD">
            <w:r>
              <w:t xml:space="preserve">Vgl. </w:t>
            </w:r>
            <w:proofErr w:type="spellStart"/>
            <w:r>
              <w:t>One</w:t>
            </w:r>
            <w:proofErr w:type="spellEnd"/>
            <w:r>
              <w:t xml:space="preserve">-Way Message Exchange </w:t>
            </w:r>
          </w:p>
        </w:tc>
      </w:tr>
      <w:tr w:rsidR="00AA5BFD" w14:paraId="4751BCD9" w14:textId="77777777" w:rsidTr="00AA5BFD">
        <w:tc>
          <w:tcPr>
            <w:tcW w:w="1336" w:type="dxa"/>
          </w:tcPr>
          <w:p w14:paraId="42C6714E" w14:textId="77777777" w:rsidR="00AA5BFD" w:rsidRDefault="00AA5BFD" w:rsidP="00AA5BFD">
            <w:r>
              <w:t>Patern für Verbindung</w:t>
            </w:r>
          </w:p>
        </w:tc>
        <w:tc>
          <w:tcPr>
            <w:tcW w:w="3828" w:type="dxa"/>
          </w:tcPr>
          <w:p w14:paraId="51F59AD8" w14:textId="39AB932F" w:rsidR="00AA5BFD" w:rsidRDefault="00485809" w:rsidP="00AA5BFD">
            <w:r>
              <w:t>Server mit MQTT</w:t>
            </w:r>
            <w:r w:rsidR="008B7FB2">
              <w:t xml:space="preserve"> Broker</w:t>
            </w:r>
            <w:r w:rsidR="00CD3538">
              <w:t xml:space="preserve"> (zentral)</w:t>
            </w:r>
          </w:p>
        </w:tc>
        <w:tc>
          <w:tcPr>
            <w:tcW w:w="3260" w:type="dxa"/>
          </w:tcPr>
          <w:p w14:paraId="564244AE" w14:textId="6CF82BF6" w:rsidR="00AA5BFD" w:rsidRDefault="00CD3538" w:rsidP="00AA5BFD">
            <w:r>
              <w:t>Peer-to-Peer</w:t>
            </w:r>
          </w:p>
        </w:tc>
      </w:tr>
      <w:tr w:rsidR="00AA5BFD" w14:paraId="2CFD2336" w14:textId="77777777" w:rsidTr="00AA5BFD">
        <w:tc>
          <w:tcPr>
            <w:tcW w:w="1336" w:type="dxa"/>
          </w:tcPr>
          <w:p w14:paraId="25C6B16B" w14:textId="538F4122" w:rsidR="00AA5BFD" w:rsidRDefault="00513836" w:rsidP="00AA5BFD">
            <w:r>
              <w:t>Datentypen zur Übertragung</w:t>
            </w:r>
          </w:p>
        </w:tc>
        <w:tc>
          <w:tcPr>
            <w:tcW w:w="3828" w:type="dxa"/>
          </w:tcPr>
          <w:p w14:paraId="3E2378C9" w14:textId="77777777" w:rsidR="00AA5BFD" w:rsidRDefault="00513836" w:rsidP="00AA5BFD">
            <w:r>
              <w:t>UTF-8 String: Topic, Client-ID, Benutzername, Passwort</w:t>
            </w:r>
          </w:p>
          <w:p w14:paraId="52910E84" w14:textId="6E2E9566" w:rsidR="002A4E2A" w:rsidRDefault="002A4E2A" w:rsidP="00AA5BFD">
            <w:r>
              <w:t>Byte: Payload</w:t>
            </w:r>
          </w:p>
        </w:tc>
        <w:tc>
          <w:tcPr>
            <w:tcW w:w="3260" w:type="dxa"/>
          </w:tcPr>
          <w:p w14:paraId="4890A922" w14:textId="77777777" w:rsidR="00AA5BFD" w:rsidRDefault="004218B6" w:rsidP="00AA5BFD">
            <w:r>
              <w:t>3 Arten</w:t>
            </w:r>
          </w:p>
          <w:p w14:paraId="21E6C415" w14:textId="597E9E75" w:rsidR="00E666FD" w:rsidRDefault="00E666FD" w:rsidP="00AA5BFD">
            <w:r>
              <w:t>Payload: Bytes</w:t>
            </w:r>
          </w:p>
        </w:tc>
      </w:tr>
      <w:tr w:rsidR="007D09ED" w14:paraId="69FDB1F2" w14:textId="77777777" w:rsidTr="00AA5BFD">
        <w:tc>
          <w:tcPr>
            <w:tcW w:w="1336" w:type="dxa"/>
          </w:tcPr>
          <w:p w14:paraId="45C5B541" w14:textId="63A8FAF7" w:rsidR="007D09ED" w:rsidRDefault="0061149A" w:rsidP="00AA5BFD">
            <w:r>
              <w:t>Max Packet</w:t>
            </w:r>
            <w:r w:rsidR="00DB2305">
              <w:t>-Größe</w:t>
            </w:r>
          </w:p>
        </w:tc>
        <w:tc>
          <w:tcPr>
            <w:tcW w:w="3828" w:type="dxa"/>
          </w:tcPr>
          <w:p w14:paraId="6380CF22" w14:textId="3F80C350" w:rsidR="008572CA" w:rsidRDefault="008572CA" w:rsidP="008572CA">
            <w:r>
              <w:t xml:space="preserve">Maximal 256MB (Seitens des Brokers einstellbar) </w:t>
            </w:r>
          </w:p>
          <w:p w14:paraId="4CC74EDC" w14:textId="4F6EAA1C" w:rsidR="008572CA" w:rsidRDefault="008572CA" w:rsidP="008572CA">
            <w:sdt>
              <w:sdtPr>
                <w:alias w:val="Don't edit this field"/>
                <w:tag w:val="CitaviPlaceholder#bf497641-5338-4a9b-9009-eca75c50f60a"/>
                <w:id w:val="179936757"/>
                <w:placeholder>
                  <w:docPart w:val="DefaultPlaceholder_-1854013440"/>
                </w:placeholder>
              </w:sdtPr>
              <w:sdtContent>
                <w:r>
                  <w:fldChar w:fldCharType="begin"/>
                </w:r>
                <w:r>
                  <w:instrText>ADDIN CitaviPlaceholder{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}</w:instrText>
                </w:r>
                <w:r>
                  <w:fldChar w:fldCharType="separate"/>
                </w:r>
                <w:r>
                  <w:t>(Roger Light 2020)</w:t>
                </w:r>
                <w:r>
                  <w:fldChar w:fldCharType="end"/>
                </w:r>
              </w:sdtContent>
            </w:sdt>
          </w:p>
        </w:tc>
        <w:tc>
          <w:tcPr>
            <w:tcW w:w="3260" w:type="dxa"/>
          </w:tcPr>
          <w:p w14:paraId="2B0661F4" w14:textId="61EAAE7A" w:rsidR="007D09ED" w:rsidRDefault="00BD70A9" w:rsidP="00AA5BFD">
            <w:r>
              <w:t>Bytes: 32K</w:t>
            </w:r>
            <w:r w:rsidR="0005550D">
              <w:t>B</w:t>
            </w:r>
          </w:p>
          <w:p w14:paraId="0737A3B0" w14:textId="77777777" w:rsidR="00BD70A9" w:rsidRDefault="00BD70A9" w:rsidP="00AA5BFD">
            <w:r>
              <w:t>Files: unbegrenzt</w:t>
            </w:r>
          </w:p>
          <w:p w14:paraId="15293C5E" w14:textId="1C3FA6E2" w:rsidR="00BD70A9" w:rsidRDefault="00BD70A9" w:rsidP="00AA5BFD">
            <w:r>
              <w:t xml:space="preserve">Stream: </w:t>
            </w:r>
            <w:r w:rsidR="0005550D">
              <w:t>unbegrenzt</w:t>
            </w:r>
          </w:p>
        </w:tc>
      </w:tr>
      <w:tr w:rsidR="00B2647B" w14:paraId="6CB9DD33" w14:textId="77777777" w:rsidTr="00AA5BFD">
        <w:tc>
          <w:tcPr>
            <w:tcW w:w="1336" w:type="dxa"/>
          </w:tcPr>
          <w:p w14:paraId="2C6A1606" w14:textId="17612885" w:rsidR="00B2647B" w:rsidRDefault="00B2647B" w:rsidP="00AA5BFD">
            <w:r>
              <w:t>Übertragungsart der</w:t>
            </w:r>
          </w:p>
        </w:tc>
        <w:tc>
          <w:tcPr>
            <w:tcW w:w="3828" w:type="dxa"/>
          </w:tcPr>
          <w:p w14:paraId="7CDBB792" w14:textId="6B79FC97" w:rsidR="00B2647B" w:rsidRDefault="00B2647B" w:rsidP="008572CA">
            <w:r>
              <w:t>Single Chunk (link)</w:t>
            </w:r>
          </w:p>
        </w:tc>
        <w:tc>
          <w:tcPr>
            <w:tcW w:w="3260" w:type="dxa"/>
          </w:tcPr>
          <w:p w14:paraId="141E629D" w14:textId="1365654B" w:rsidR="00B2647B" w:rsidRDefault="0005550D" w:rsidP="00AA5BFD">
            <w:r>
              <w:t xml:space="preserve">Bytes als Single Chunk, sonst </w:t>
            </w:r>
            <w:proofErr w:type="spellStart"/>
            <w:r>
              <w:t>Chunked</w:t>
            </w:r>
            <w:proofErr w:type="spellEnd"/>
          </w:p>
        </w:tc>
      </w:tr>
      <w:tr w:rsidR="00AA5BFD" w14:paraId="076A0C99" w14:textId="77777777" w:rsidTr="00AA5BFD">
        <w:tc>
          <w:tcPr>
            <w:tcW w:w="1336" w:type="dxa"/>
          </w:tcPr>
          <w:p w14:paraId="063C9055" w14:textId="77777777" w:rsidR="00AA5BFD" w:rsidRDefault="00AA5BFD" w:rsidP="00AA5BFD">
            <w:r>
              <w:t>Verwendete Protokolle</w:t>
            </w:r>
          </w:p>
        </w:tc>
        <w:tc>
          <w:tcPr>
            <w:tcW w:w="3828" w:type="dxa"/>
          </w:tcPr>
          <w:p w14:paraId="5C79CBD1" w14:textId="70AFFB5A" w:rsidR="00AA5BFD" w:rsidRDefault="00325A01" w:rsidP="00AA5BFD">
            <w:r>
              <w:t>TCP/ TLS</w:t>
            </w:r>
          </w:p>
        </w:tc>
        <w:tc>
          <w:tcPr>
            <w:tcW w:w="3260" w:type="dxa"/>
          </w:tcPr>
          <w:p w14:paraId="478D00F2" w14:textId="77777777" w:rsidR="00AA5BFD" w:rsidRDefault="00AA5BFD" w:rsidP="00AA5BFD">
            <w:r>
              <w:t xml:space="preserve">Bluetooth, </w:t>
            </w:r>
            <w:r w:rsidRPr="00335D11">
              <w:t>Bluetooth Low Energy</w:t>
            </w:r>
            <w:r>
              <w:t xml:space="preserve"> (</w:t>
            </w:r>
            <w:proofErr w:type="spellStart"/>
            <w:r>
              <w:t>BlE</w:t>
            </w:r>
            <w:proofErr w:type="spellEnd"/>
            <w:r>
              <w:t>), Wifi Hotspot</w:t>
            </w:r>
          </w:p>
        </w:tc>
      </w:tr>
    </w:tbl>
    <w:p w14:paraId="62808253" w14:textId="77777777" w:rsidR="00624731" w:rsidRPr="00624731" w:rsidRDefault="00624731" w:rsidP="00624731"/>
    <w:p w14:paraId="66901999" w14:textId="73266F12" w:rsidR="009D2031" w:rsidRDefault="009D2031" w:rsidP="009D2031">
      <w:pPr>
        <w:pStyle w:val="berschrift2"/>
      </w:pPr>
      <w:bookmarkStart w:id="22" w:name="_Toc36833083"/>
      <w:r>
        <w:lastRenderedPageBreak/>
        <w:t>Art der zu verwendenden Bibliothek</w:t>
      </w:r>
      <w:bookmarkEnd w:id="22"/>
    </w:p>
    <w:p w14:paraId="4132F287" w14:textId="77777777" w:rsidR="009D2031" w:rsidRDefault="009D2031" w:rsidP="009D2031">
      <w:pPr>
        <w:pStyle w:val="Listenabsatz"/>
        <w:numPr>
          <w:ilvl w:val="0"/>
          <w:numId w:val="22"/>
        </w:numPr>
      </w:pPr>
      <w:r>
        <w:t xml:space="preserve">Da zu Entwickelnde System eine Bibliothek sein soll, </w:t>
      </w:r>
      <w:proofErr w:type="spellStart"/>
      <w:r>
        <w:t>mus</w:t>
      </w:r>
      <w:proofErr w:type="spellEnd"/>
      <w:r>
        <w:t xml:space="preserve"> zunächst entschieden werden, welche Art benutzt wird</w:t>
      </w:r>
    </w:p>
    <w:p w14:paraId="5A8EF524" w14:textId="77777777" w:rsidR="009D2031" w:rsidRDefault="009D2031" w:rsidP="009D2031">
      <w:pPr>
        <w:pStyle w:val="Listenabsatz"/>
        <w:numPr>
          <w:ilvl w:val="0"/>
          <w:numId w:val="22"/>
        </w:numPr>
      </w:pPr>
      <w:r>
        <w:t xml:space="preserve">Android-Studio bietet 2 Arten von Bibliotheken. Java und Android </w:t>
      </w:r>
      <w:proofErr w:type="spellStart"/>
      <w:r>
        <w:t>Biblitoheken</w:t>
      </w:r>
      <w:proofErr w:type="spellEnd"/>
    </w:p>
    <w:p w14:paraId="395F4696" w14:textId="41949B42" w:rsidR="009D2031" w:rsidRDefault="009D2031" w:rsidP="009D2031">
      <w:pPr>
        <w:pStyle w:val="Listenabsatz"/>
        <w:numPr>
          <w:ilvl w:val="0"/>
          <w:numId w:val="22"/>
        </w:numPr>
      </w:pPr>
      <w:r>
        <w:t>(Kurze Erläuterung der Vorteile der AAR-</w:t>
      </w:r>
      <w:proofErr w:type="spellStart"/>
      <w:r>
        <w:t>Bib</w:t>
      </w:r>
      <w:proofErr w:type="spellEnd"/>
      <w:r>
        <w:t xml:space="preserve"> und weswegen diese zu verwenden ist)</w:t>
      </w:r>
    </w:p>
    <w:p w14:paraId="10C36391" w14:textId="6BE6015A" w:rsidR="00106373" w:rsidRDefault="00106373" w:rsidP="00106373">
      <w:pPr>
        <w:pStyle w:val="berschrift2"/>
      </w:pPr>
      <w:bookmarkStart w:id="23" w:name="_Toc36833084"/>
      <w:r>
        <w:t>(</w:t>
      </w:r>
      <w:proofErr w:type="spellStart"/>
      <w:r>
        <w:t>Netwerkarchitektur</w:t>
      </w:r>
      <w:proofErr w:type="spellEnd"/>
      <w:r w:rsidR="00A5165C">
        <w:t>/ Software Interfaces</w:t>
      </w:r>
      <w:r>
        <w:t>)</w:t>
      </w:r>
      <w:bookmarkEnd w:id="23"/>
    </w:p>
    <w:p w14:paraId="7D1511E8" w14:textId="1D7366FC" w:rsidR="00B411EF" w:rsidRDefault="00106373" w:rsidP="00B411EF">
      <w:pPr>
        <w:pStyle w:val="Listenabsatz"/>
        <w:numPr>
          <w:ilvl w:val="0"/>
          <w:numId w:val="22"/>
        </w:numPr>
      </w:pPr>
      <w:r>
        <w:t xml:space="preserve">Welche Schnittstellen existieren außerhalb des Systemkontextes und sind demnach als Abhängigkeiten zu sehen? Z.B. Server mit MQTT Broker und Android Geräte in der </w:t>
      </w:r>
      <w:r w:rsidR="000E4176">
        <w:t>Nähe</w:t>
      </w:r>
      <w:r>
        <w:t xml:space="preserve"> für </w:t>
      </w:r>
      <w:proofErr w:type="spellStart"/>
      <w:r>
        <w:t>Nearby</w:t>
      </w:r>
      <w:proofErr w:type="spellEnd"/>
      <w:r w:rsidR="00F71BEF">
        <w:t>…</w:t>
      </w:r>
    </w:p>
    <w:p w14:paraId="6C5E77E5" w14:textId="3C03B0EB" w:rsidR="00B411EF" w:rsidRDefault="005F2017" w:rsidP="00B411EF">
      <w:pPr>
        <w:pStyle w:val="berschrift2"/>
      </w:pPr>
      <w:bookmarkStart w:id="24" w:name="_Toc36833085"/>
      <w:r>
        <w:t>Systemarchitektur</w:t>
      </w:r>
      <w:bookmarkEnd w:id="24"/>
    </w:p>
    <w:p w14:paraId="5B8B8F90" w14:textId="4C77D7A4" w:rsidR="0034230B" w:rsidRPr="0034230B" w:rsidRDefault="0034230B" w:rsidP="0034230B">
      <w:pPr>
        <w:pStyle w:val="Listenabsatz"/>
        <w:numPr>
          <w:ilvl w:val="0"/>
          <w:numId w:val="22"/>
        </w:numPr>
      </w:pPr>
      <w:r>
        <w:t xml:space="preserve">Mit </w:t>
      </w:r>
      <w:proofErr w:type="spellStart"/>
      <w:r>
        <w:t>hilfe</w:t>
      </w:r>
      <w:proofErr w:type="spellEnd"/>
      <w:r>
        <w:t xml:space="preserve"> der </w:t>
      </w:r>
      <w:proofErr w:type="spellStart"/>
      <w:r>
        <w:t>Modelierungssprache</w:t>
      </w:r>
      <w:proofErr w:type="spellEnd"/>
      <w:r>
        <w:t xml:space="preserve"> UML, soll</w:t>
      </w:r>
      <w:r w:rsidR="001502A6">
        <w:t xml:space="preserve">en sowohl die Komponenten, wie auch die Gesamtarchitektur </w:t>
      </w:r>
    </w:p>
    <w:p w14:paraId="756DE33E" w14:textId="6CE9A6BF" w:rsidR="001502A6" w:rsidRDefault="001502A6" w:rsidP="001502A6">
      <w:pPr>
        <w:pStyle w:val="Listenabsatz"/>
        <w:numPr>
          <w:ilvl w:val="0"/>
          <w:numId w:val="22"/>
        </w:numPr>
      </w:pPr>
      <w:proofErr w:type="spellStart"/>
      <w:r>
        <w:t>Modelieren</w:t>
      </w:r>
      <w:proofErr w:type="spellEnd"/>
      <w:r>
        <w:t xml:space="preserve"> des Systems durch </w:t>
      </w:r>
      <w:proofErr w:type="spellStart"/>
      <w:r>
        <w:t>zuhilfenahme</w:t>
      </w:r>
      <w:proofErr w:type="spellEnd"/>
      <w:r>
        <w:t xml:space="preserve"> der </w:t>
      </w:r>
      <w:proofErr w:type="spellStart"/>
      <w:r>
        <w:t>Modeliersprache</w:t>
      </w:r>
      <w:proofErr w:type="spellEnd"/>
      <w:r>
        <w:t xml:space="preserve"> UML</w:t>
      </w:r>
    </w:p>
    <w:p w14:paraId="39D7523F" w14:textId="5266398D" w:rsidR="0024584A" w:rsidRDefault="0024584A" w:rsidP="00EE10E3">
      <w:pPr>
        <w:pStyle w:val="Listenabsatz"/>
        <w:numPr>
          <w:ilvl w:val="0"/>
          <w:numId w:val="22"/>
        </w:numPr>
      </w:pPr>
      <w:r>
        <w:t>Dabei soll Gesamtüberblick über das zu Entwickelnde System und dessen Komponenten gewonnen werden</w:t>
      </w:r>
    </w:p>
    <w:p w14:paraId="0058B7CE" w14:textId="66886411" w:rsidR="009D2031" w:rsidRPr="009D2031" w:rsidRDefault="0062797C" w:rsidP="009D2031">
      <w:pPr>
        <w:pStyle w:val="berschrift2"/>
      </w:pPr>
      <w:bookmarkStart w:id="25" w:name="_Toc36833086"/>
      <w:r>
        <w:t>System Features</w:t>
      </w:r>
      <w:bookmarkEnd w:id="25"/>
    </w:p>
    <w:p w14:paraId="4E3B3FE3" w14:textId="78F9AC2A" w:rsidR="004F1207" w:rsidRDefault="004F1207" w:rsidP="004F1207">
      <w:r>
        <w:t xml:space="preserve">Im </w:t>
      </w:r>
      <w:r w:rsidR="00BF51AC">
        <w:t>Folgenden</w:t>
      </w:r>
      <w:r>
        <w:t xml:space="preserve"> wird Design veranschaulicht:</w:t>
      </w:r>
    </w:p>
    <w:p w14:paraId="520EC008" w14:textId="77777777" w:rsidR="004F1207" w:rsidRDefault="004F1207" w:rsidP="004F1207">
      <w:proofErr w:type="spellStart"/>
      <w:r w:rsidRPr="00C25A13">
        <w:rPr>
          <w:b/>
          <w:bCs/>
        </w:rPr>
        <w:t>ExtMessage</w:t>
      </w:r>
      <w:proofErr w:type="spellEnd"/>
      <w:r w:rsidRPr="00C25A13">
        <w:rPr>
          <w:b/>
          <w:bCs/>
        </w:rPr>
        <w:t xml:space="preserve">: </w:t>
      </w:r>
      <w:r>
        <w:t xml:space="preserve">Erweiterte Nachricht, welche hilft </w:t>
      </w:r>
      <w:proofErr w:type="spellStart"/>
      <w:r>
        <w:t>Nearby-Messsages</w:t>
      </w:r>
      <w:proofErr w:type="spellEnd"/>
      <w:r>
        <w:t xml:space="preserve"> an MQTT-Messages assimilieren. Beinhaltet bisher: Topic, Payload… zukünftig wahrscheinlich noch </w:t>
      </w:r>
      <w:proofErr w:type="spellStart"/>
      <w:r>
        <w:t>sequence</w:t>
      </w:r>
      <w:proofErr w:type="spellEnd"/>
      <w:r>
        <w:t xml:space="preserve"> </w:t>
      </w:r>
      <w:proofErr w:type="spellStart"/>
      <w:r>
        <w:t>number</w:t>
      </w:r>
      <w:proofErr w:type="spellEnd"/>
      <w:r>
        <w:t xml:space="preserve">, Gesamtanzahl der Chunks pro Paket, Priorität, </w:t>
      </w:r>
      <w:proofErr w:type="spellStart"/>
      <w:r>
        <w:t>sendLatest</w:t>
      </w:r>
      <w:proofErr w:type="spellEnd"/>
      <w:r>
        <w:t xml:space="preserve"> + evtl. </w:t>
      </w:r>
      <w:proofErr w:type="spellStart"/>
      <w:r>
        <w:t>timestamp</w:t>
      </w:r>
      <w:proofErr w:type="spellEnd"/>
    </w:p>
    <w:p w14:paraId="1AE9C135" w14:textId="77777777" w:rsidR="004F1207" w:rsidRDefault="004F1207" w:rsidP="004F1207">
      <w:proofErr w:type="spellStart"/>
      <w:r w:rsidRPr="00B54169">
        <w:rPr>
          <w:b/>
          <w:bCs/>
        </w:rPr>
        <w:t>Nearby</w:t>
      </w:r>
      <w:proofErr w:type="spellEnd"/>
      <w:r w:rsidRPr="00B54169">
        <w:rPr>
          <w:b/>
          <w:bCs/>
        </w:rPr>
        <w:t xml:space="preserve"> </w:t>
      </w:r>
      <w:proofErr w:type="spellStart"/>
      <w:r w:rsidRPr="00B54169">
        <w:rPr>
          <w:b/>
          <w:bCs/>
        </w:rPr>
        <w:t>Unpublisher</w:t>
      </w:r>
      <w:proofErr w:type="spellEnd"/>
      <w:r w:rsidRPr="00B54169">
        <w:rPr>
          <w:b/>
          <w:bCs/>
        </w:rPr>
        <w:t>:</w:t>
      </w:r>
      <w:r>
        <w:t xml:space="preserve"> Wird gebraucht, da </w:t>
      </w:r>
      <w:proofErr w:type="spellStart"/>
      <w:r>
        <w:t>Nearby</w:t>
      </w:r>
      <w:proofErr w:type="spellEnd"/>
      <w:r>
        <w:t xml:space="preserve"> im </w:t>
      </w:r>
      <w:proofErr w:type="spellStart"/>
      <w:r>
        <w:t>gegensatz</w:t>
      </w:r>
      <w:proofErr w:type="spellEnd"/>
      <w:r>
        <w:t xml:space="preserve"> zum MQTT Protokoll Nachrichten „persistent“ publisht. Damit werden </w:t>
      </w:r>
      <w:proofErr w:type="spellStart"/>
      <w:r>
        <w:t>gepublishte</w:t>
      </w:r>
      <w:proofErr w:type="spellEnd"/>
      <w:r>
        <w:t xml:space="preserve"> Nachrichten, ähnlich MQTT </w:t>
      </w:r>
      <w:proofErr w:type="spellStart"/>
      <w:r>
        <w:t>publishes</w:t>
      </w:r>
      <w:proofErr w:type="spellEnd"/>
      <w:r>
        <w:t xml:space="preserve"> mit aktiver </w:t>
      </w:r>
      <w:proofErr w:type="spellStart"/>
      <w:r>
        <w:t>retain</w:t>
      </w:r>
      <w:proofErr w:type="spellEnd"/>
      <w:r>
        <w:t xml:space="preserve"> </w:t>
      </w:r>
      <w:proofErr w:type="spellStart"/>
      <w:r>
        <w:t>flag</w:t>
      </w:r>
      <w:proofErr w:type="spellEnd"/>
      <w:r>
        <w:t xml:space="preserve">, bis zu ihrem </w:t>
      </w:r>
      <w:proofErr w:type="spellStart"/>
      <w:r>
        <w:t>unpublish</w:t>
      </w:r>
      <w:proofErr w:type="spellEnd"/>
      <w:r>
        <w:t xml:space="preserve"> von allen </w:t>
      </w:r>
      <w:proofErr w:type="spellStart"/>
      <w:r>
        <w:t>subscribern</w:t>
      </w:r>
      <w:proofErr w:type="spellEnd"/>
      <w:r>
        <w:t xml:space="preserve"> </w:t>
      </w:r>
      <w:proofErr w:type="spellStart"/>
      <w:r>
        <w:t>ein mal</w:t>
      </w:r>
      <w:proofErr w:type="spellEnd"/>
      <w:r>
        <w:t xml:space="preserve"> </w:t>
      </w:r>
      <w:proofErr w:type="spellStart"/>
      <w:r>
        <w:t>empfagen</w:t>
      </w:r>
      <w:proofErr w:type="spellEnd"/>
      <w:r>
        <w:t>.</w:t>
      </w:r>
    </w:p>
    <w:p w14:paraId="14A5E0FA" w14:textId="77777777" w:rsidR="004F1207" w:rsidRDefault="004F1207" w:rsidP="004F1207">
      <w:pPr>
        <w:pStyle w:val="Listenabsatz"/>
        <w:numPr>
          <w:ilvl w:val="0"/>
          <w:numId w:val="22"/>
        </w:numPr>
      </w:pPr>
      <w:r>
        <w:t xml:space="preserve">Nach publish, wartet dieser durch </w:t>
      </w:r>
      <w:proofErr w:type="spellStart"/>
      <w:r>
        <w:t>sleep</w:t>
      </w:r>
      <w:proofErr w:type="spellEnd"/>
      <w:r>
        <w:t xml:space="preserve"> bis zum </w:t>
      </w:r>
      <w:proofErr w:type="spellStart"/>
      <w:r>
        <w:t>aublauf</w:t>
      </w:r>
      <w:proofErr w:type="spellEnd"/>
      <w:r>
        <w:t xml:space="preserve"> der </w:t>
      </w:r>
      <w:proofErr w:type="spellStart"/>
      <w:r>
        <w:t>timetolive</w:t>
      </w:r>
      <w:proofErr w:type="spellEnd"/>
      <w:r>
        <w:t xml:space="preserve"> der </w:t>
      </w:r>
      <w:proofErr w:type="spellStart"/>
      <w:r>
        <w:t>gepublishten</w:t>
      </w:r>
      <w:proofErr w:type="spellEnd"/>
      <w:r>
        <w:t xml:space="preserve"> </w:t>
      </w:r>
      <w:proofErr w:type="spellStart"/>
      <w:r>
        <w:t>Nearby</w:t>
      </w:r>
      <w:proofErr w:type="spellEnd"/>
      <w:r>
        <w:t xml:space="preserve"> Nachricht und </w:t>
      </w:r>
      <w:proofErr w:type="spellStart"/>
      <w:r>
        <w:t>unpublisht</w:t>
      </w:r>
      <w:proofErr w:type="spellEnd"/>
      <w:r>
        <w:t xml:space="preserve"> diese.</w:t>
      </w:r>
    </w:p>
    <w:p w14:paraId="3AB49EAD" w14:textId="77777777" w:rsidR="004F1207" w:rsidRDefault="004F1207" w:rsidP="004F1207">
      <w:pPr>
        <w:pStyle w:val="Listenabsatz"/>
        <w:numPr>
          <w:ilvl w:val="0"/>
          <w:numId w:val="22"/>
        </w:numPr>
      </w:pPr>
      <w:r>
        <w:t xml:space="preserve">Sonst legt dieser sich schlafen, ein erneutes publishen wacht diesen durch ein </w:t>
      </w:r>
      <w:proofErr w:type="spellStart"/>
      <w:r>
        <w:t>notify</w:t>
      </w:r>
      <w:proofErr w:type="spellEnd"/>
      <w:r>
        <w:t xml:space="preserve"> auf</w:t>
      </w:r>
    </w:p>
    <w:p w14:paraId="3E38341B" w14:textId="77777777" w:rsidR="004F1207" w:rsidRDefault="004F1207" w:rsidP="004F1207">
      <w:proofErr w:type="spellStart"/>
      <w:r w:rsidRPr="00C25A13">
        <w:rPr>
          <w:b/>
          <w:bCs/>
        </w:rPr>
        <w:lastRenderedPageBreak/>
        <w:t>Neafly</w:t>
      </w:r>
      <w:proofErr w:type="spellEnd"/>
      <w:r w:rsidRPr="00C25A13">
        <w:rPr>
          <w:b/>
          <w:bCs/>
        </w:rPr>
        <w:t xml:space="preserve"> Service:</w:t>
      </w:r>
      <w:r>
        <w:t xml:space="preserve"> Service Klasse, welche sowohl den selbst implementierten </w:t>
      </w:r>
      <w:proofErr w:type="spellStart"/>
      <w:r>
        <w:t>Neafby</w:t>
      </w:r>
      <w:proofErr w:type="spellEnd"/>
      <w:r>
        <w:t xml:space="preserve"> Service, wie auch den MQTT Service beinhaltet. </w:t>
      </w:r>
    </w:p>
    <w:p w14:paraId="0D33C0CF" w14:textId="77777777" w:rsidR="004F1207" w:rsidRDefault="004F1207" w:rsidP="004F1207">
      <w:pPr>
        <w:pStyle w:val="Listenabsatz"/>
        <w:numPr>
          <w:ilvl w:val="0"/>
          <w:numId w:val="22"/>
        </w:numPr>
      </w:pPr>
      <w:r>
        <w:t xml:space="preserve">Integrierter </w:t>
      </w:r>
      <w:proofErr w:type="spellStart"/>
      <w:r>
        <w:t>Nearby</w:t>
      </w:r>
      <w:proofErr w:type="spellEnd"/>
      <w:r>
        <w:t xml:space="preserve"> Service beinhaltet: Kanalfilter, </w:t>
      </w:r>
    </w:p>
    <w:p w14:paraId="1578863D" w14:textId="77777777" w:rsidR="004F1207" w:rsidRDefault="004F1207" w:rsidP="004F1207">
      <w:r>
        <w:t xml:space="preserve">Message </w:t>
      </w:r>
      <w:proofErr w:type="spellStart"/>
      <w:r>
        <w:t>Listener</w:t>
      </w:r>
      <w:proofErr w:type="spellEnd"/>
      <w:r>
        <w:t xml:space="preserve">(Interface): Dient zur </w:t>
      </w:r>
      <w:proofErr w:type="spellStart"/>
      <w:r>
        <w:t>dependency</w:t>
      </w:r>
      <w:proofErr w:type="spellEnd"/>
      <w:r>
        <w:t xml:space="preserve"> </w:t>
      </w:r>
      <w:proofErr w:type="spellStart"/>
      <w:r>
        <w:t>inversion</w:t>
      </w:r>
      <w:proofErr w:type="spellEnd"/>
      <w:r>
        <w:t xml:space="preserve">  zwischen </w:t>
      </w:r>
      <w:proofErr w:type="spellStart"/>
      <w:r>
        <w:t>subManager</w:t>
      </w:r>
      <w:proofErr w:type="spellEnd"/>
      <w:r>
        <w:t xml:space="preserve"> und </w:t>
      </w:r>
      <w:proofErr w:type="spellStart"/>
      <w:r>
        <w:t>Nearfly</w:t>
      </w:r>
      <w:proofErr w:type="spellEnd"/>
      <w:r>
        <w:t xml:space="preserve"> Service durch z.B.  </w:t>
      </w:r>
      <w:proofErr w:type="spellStart"/>
      <w:r>
        <w:t>onMessage</w:t>
      </w:r>
      <w:proofErr w:type="spellEnd"/>
      <w:r>
        <w:t xml:space="preserve">/ </w:t>
      </w:r>
      <w:proofErr w:type="spellStart"/>
      <w:r>
        <w:t>onStatus</w:t>
      </w:r>
      <w:proofErr w:type="spellEnd"/>
      <w:r>
        <w:t>-Methoden</w:t>
      </w:r>
    </w:p>
    <w:p w14:paraId="4BC29F1C" w14:textId="77777777" w:rsidR="004F1207" w:rsidRPr="00C25A13" w:rsidRDefault="004F1207" w:rsidP="004F1207">
      <w:pPr>
        <w:rPr>
          <w:b/>
          <w:bCs/>
        </w:rPr>
      </w:pPr>
      <w:proofErr w:type="spellStart"/>
      <w:r w:rsidRPr="00C25A13">
        <w:rPr>
          <w:b/>
          <w:bCs/>
        </w:rPr>
        <w:t>SubPreprocessor</w:t>
      </w:r>
      <w:proofErr w:type="spellEnd"/>
      <w:r w:rsidRPr="00C25A13">
        <w:rPr>
          <w:b/>
          <w:bCs/>
        </w:rPr>
        <w:t>:</w:t>
      </w:r>
    </w:p>
    <w:p w14:paraId="045EE3EB" w14:textId="77777777" w:rsidR="004F1207" w:rsidRDefault="004F1207" w:rsidP="004F1207">
      <w:pPr>
        <w:pStyle w:val="Listenabsatz"/>
        <w:numPr>
          <w:ilvl w:val="0"/>
          <w:numId w:val="22"/>
        </w:numPr>
      </w:pPr>
      <w:r>
        <w:t xml:space="preserve">Speichert erhaltene Datenpakete nach Eintreffen in </w:t>
      </w:r>
      <w:proofErr w:type="spellStart"/>
      <w:r>
        <w:t>PriorityBlockingQueue</w:t>
      </w:r>
      <w:proofErr w:type="spellEnd"/>
    </w:p>
    <w:p w14:paraId="475A73AE" w14:textId="77777777" w:rsidR="004F1207" w:rsidRDefault="004F1207" w:rsidP="004F1207">
      <w:pPr>
        <w:pStyle w:val="Listenabsatz"/>
        <w:numPr>
          <w:ilvl w:val="0"/>
          <w:numId w:val="22"/>
        </w:numPr>
      </w:pPr>
      <w:r>
        <w:t>Hat einen Counter (</w:t>
      </w:r>
      <w:proofErr w:type="spellStart"/>
      <w:r>
        <w:t>Sequence</w:t>
      </w:r>
      <w:proofErr w:type="spellEnd"/>
      <w:r>
        <w:t xml:space="preserve"> </w:t>
      </w:r>
      <w:proofErr w:type="spellStart"/>
      <w:r>
        <w:t>Number</w:t>
      </w:r>
      <w:proofErr w:type="spellEnd"/>
      <w:r>
        <w:t xml:space="preserve">), welcher </w:t>
      </w:r>
    </w:p>
    <w:p w14:paraId="7414B4B9" w14:textId="77777777" w:rsidR="004F1207" w:rsidRDefault="004F1207" w:rsidP="004F1207">
      <w:pPr>
        <w:pStyle w:val="Listenabsatz"/>
        <w:numPr>
          <w:ilvl w:val="0"/>
          <w:numId w:val="22"/>
        </w:numPr>
      </w:pPr>
      <w:r>
        <w:t>Zuständig erhaltene Chunks zusammenzufügen</w:t>
      </w:r>
    </w:p>
    <w:p w14:paraId="5966073B" w14:textId="77777777" w:rsidR="004F1207" w:rsidRDefault="004F1207" w:rsidP="004F1207">
      <w:pPr>
        <w:pStyle w:val="Listenabsatz"/>
        <w:numPr>
          <w:ilvl w:val="0"/>
          <w:numId w:val="22"/>
        </w:numPr>
      </w:pPr>
      <w:r>
        <w:t xml:space="preserve">Trifft eine not </w:t>
      </w:r>
      <w:proofErr w:type="spellStart"/>
      <w:r>
        <w:t>chunked</w:t>
      </w:r>
      <w:proofErr w:type="spellEnd"/>
      <w:r>
        <w:t xml:space="preserve"> oder die letzte einer </w:t>
      </w:r>
      <w:proofErr w:type="spellStart"/>
      <w:r>
        <w:t>chunked</w:t>
      </w:r>
      <w:proofErr w:type="spellEnd"/>
      <w:r>
        <w:t xml:space="preserve"> Nachricht ein, werden wenn nötig deren Fragmente aus einer </w:t>
      </w:r>
      <w:proofErr w:type="spellStart"/>
      <w:r>
        <w:t>PriorityQueue</w:t>
      </w:r>
      <w:proofErr w:type="spellEnd"/>
      <w:r>
        <w:t xml:space="preserve"> geholt und der </w:t>
      </w:r>
      <w:proofErr w:type="spellStart"/>
      <w:r>
        <w:t>SubCallBack</w:t>
      </w:r>
      <w:proofErr w:type="spellEnd"/>
      <w:r>
        <w:t xml:space="preserve"> </w:t>
      </w:r>
      <w:proofErr w:type="spellStart"/>
      <w:r>
        <w:t>Listener</w:t>
      </w:r>
      <w:proofErr w:type="spellEnd"/>
      <w:r>
        <w:t xml:space="preserve"> getriggert.</w:t>
      </w:r>
    </w:p>
    <w:p w14:paraId="3A303D2C" w14:textId="77777777" w:rsidR="004F1207" w:rsidRDefault="004F1207" w:rsidP="004F1207">
      <w:proofErr w:type="spellStart"/>
      <w:r w:rsidRPr="00C25A13">
        <w:rPr>
          <w:b/>
          <w:bCs/>
        </w:rPr>
        <w:t>SubCallBack</w:t>
      </w:r>
      <w:proofErr w:type="spellEnd"/>
      <w:r w:rsidRPr="00C25A13">
        <w:rPr>
          <w:b/>
          <w:bCs/>
        </w:rPr>
        <w:t xml:space="preserve"> </w:t>
      </w:r>
      <w:proofErr w:type="spellStart"/>
      <w:r w:rsidRPr="00C25A13">
        <w:rPr>
          <w:b/>
          <w:bCs/>
        </w:rPr>
        <w:t>Listener</w:t>
      </w:r>
      <w:proofErr w:type="spellEnd"/>
      <w:r w:rsidRPr="00C25A13">
        <w:rPr>
          <w:b/>
          <w:bCs/>
        </w:rPr>
        <w:t>:</w:t>
      </w:r>
      <w:r>
        <w:t xml:space="preserve"> Benachrichtigt </w:t>
      </w:r>
      <w:proofErr w:type="spellStart"/>
      <w:r>
        <w:t>Aktivity</w:t>
      </w:r>
      <w:proofErr w:type="spellEnd"/>
      <w:r>
        <w:t xml:space="preserve"> bei eintreten neuer Nachrichten</w:t>
      </w:r>
    </w:p>
    <w:p w14:paraId="67A7998C" w14:textId="77777777" w:rsidR="004F1207" w:rsidRPr="00C25A13" w:rsidRDefault="004F1207" w:rsidP="004F1207">
      <w:pPr>
        <w:rPr>
          <w:rStyle w:val="Kommentarzeichen"/>
          <w:b/>
          <w:bCs/>
          <w:sz w:val="24"/>
        </w:rPr>
      </w:pPr>
      <w:proofErr w:type="spellStart"/>
      <w:r w:rsidRPr="00C25A13">
        <w:rPr>
          <w:rStyle w:val="Kommentarzeichen"/>
          <w:b/>
          <w:bCs/>
          <w:sz w:val="24"/>
        </w:rPr>
        <w:t>pubPreprocessor</w:t>
      </w:r>
      <w:proofErr w:type="spellEnd"/>
      <w:r w:rsidRPr="00C25A13">
        <w:rPr>
          <w:rStyle w:val="Kommentarzeichen"/>
          <w:b/>
          <w:bCs/>
          <w:sz w:val="24"/>
        </w:rPr>
        <w:t xml:space="preserve">: </w:t>
      </w:r>
    </w:p>
    <w:p w14:paraId="23BA8486" w14:textId="77777777" w:rsidR="004F1207" w:rsidRDefault="004F1207" w:rsidP="004F1207">
      <w:pPr>
        <w:pStyle w:val="Listenabsatz"/>
        <w:numPr>
          <w:ilvl w:val="0"/>
          <w:numId w:val="22"/>
        </w:numPr>
        <w:rPr>
          <w:rStyle w:val="Kommentarzeichen"/>
          <w:sz w:val="24"/>
        </w:rPr>
      </w:pPr>
      <w:r>
        <w:rPr>
          <w:rStyle w:val="Kommentarzeichen"/>
          <w:sz w:val="24"/>
        </w:rPr>
        <w:t xml:space="preserve">Zerlegt Nachrichten in Chunks und legt diese in </w:t>
      </w:r>
      <w:proofErr w:type="spellStart"/>
      <w:r>
        <w:rPr>
          <w:rStyle w:val="Kommentarzeichen"/>
          <w:sz w:val="24"/>
        </w:rPr>
        <w:t>unbounded</w:t>
      </w:r>
      <w:proofErr w:type="spellEnd"/>
      <w:r>
        <w:rPr>
          <w:rStyle w:val="Kommentarzeichen"/>
          <w:sz w:val="24"/>
        </w:rPr>
        <w:t xml:space="preserve"> </w:t>
      </w:r>
      <w:proofErr w:type="spellStart"/>
      <w:r>
        <w:rPr>
          <w:rStyle w:val="Kommentarzeichen"/>
          <w:sz w:val="24"/>
        </w:rPr>
        <w:t>Priorityqueue</w:t>
      </w:r>
      <w:proofErr w:type="spellEnd"/>
      <w:r>
        <w:rPr>
          <w:rStyle w:val="Kommentarzeichen"/>
          <w:sz w:val="24"/>
        </w:rPr>
        <w:t xml:space="preserve"> rein</w:t>
      </w:r>
    </w:p>
    <w:p w14:paraId="457ADB67" w14:textId="77777777" w:rsidR="004F1207" w:rsidRPr="00E8283A" w:rsidRDefault="004F1207" w:rsidP="004F1207">
      <w:pPr>
        <w:pStyle w:val="Listenabsatz"/>
        <w:numPr>
          <w:ilvl w:val="0"/>
          <w:numId w:val="22"/>
        </w:numPr>
        <w:rPr>
          <w:rStyle w:val="Kommentarzeichen"/>
          <w:sz w:val="24"/>
        </w:rPr>
      </w:pPr>
      <w:r>
        <w:rPr>
          <w:rStyle w:val="Kommentarzeichen"/>
          <w:sz w:val="24"/>
        </w:rPr>
        <w:t>Kann evtl. Threadpool für das publishen von Nachrichten verwenden</w:t>
      </w:r>
    </w:p>
    <w:p w14:paraId="153FC647" w14:textId="77777777" w:rsidR="004F1207" w:rsidRPr="00C25A13" w:rsidRDefault="004F1207" w:rsidP="004F1207">
      <w:pPr>
        <w:rPr>
          <w:rStyle w:val="Kommentarzeichen"/>
          <w:b/>
          <w:bCs/>
          <w:sz w:val="24"/>
        </w:rPr>
      </w:pPr>
      <w:proofErr w:type="spellStart"/>
      <w:r w:rsidRPr="00C25A13">
        <w:rPr>
          <w:rStyle w:val="Kommentarzeichen"/>
          <w:b/>
          <w:bCs/>
          <w:sz w:val="24"/>
        </w:rPr>
        <w:t>pubUnit</w:t>
      </w:r>
      <w:proofErr w:type="spellEnd"/>
      <w:r w:rsidRPr="00C25A13">
        <w:rPr>
          <w:rStyle w:val="Kommentarzeichen"/>
          <w:b/>
          <w:bCs/>
          <w:sz w:val="24"/>
        </w:rPr>
        <w:t>:</w:t>
      </w:r>
    </w:p>
    <w:p w14:paraId="4AA64CB0" w14:textId="77777777" w:rsidR="004F1207" w:rsidRDefault="004F1207" w:rsidP="004F1207">
      <w:pPr>
        <w:pStyle w:val="Listenabsatz"/>
        <w:numPr>
          <w:ilvl w:val="0"/>
          <w:numId w:val="22"/>
        </w:numPr>
      </w:pPr>
      <w:proofErr w:type="spellStart"/>
      <w:r>
        <w:rPr>
          <w:rStyle w:val="Kommentarzeichen"/>
          <w:sz w:val="24"/>
        </w:rPr>
        <w:t>Worker</w:t>
      </w:r>
      <w:proofErr w:type="spellEnd"/>
      <w:r>
        <w:rPr>
          <w:rStyle w:val="Kommentarzeichen"/>
          <w:sz w:val="24"/>
        </w:rPr>
        <w:t xml:space="preserve">, welcher bei gefüllter </w:t>
      </w:r>
      <w:proofErr w:type="spellStart"/>
      <w:r>
        <w:rPr>
          <w:rStyle w:val="Kommentarzeichen"/>
          <w:sz w:val="24"/>
        </w:rPr>
        <w:t>PriorityQueue</w:t>
      </w:r>
      <w:proofErr w:type="spellEnd"/>
      <w:r>
        <w:rPr>
          <w:rStyle w:val="Kommentarzeichen"/>
          <w:sz w:val="24"/>
        </w:rPr>
        <w:t xml:space="preserve"> für das publishen der </w:t>
      </w:r>
      <w:proofErr w:type="spellStart"/>
      <w:r>
        <w:rPr>
          <w:rStyle w:val="Kommentarzeichen"/>
          <w:sz w:val="24"/>
        </w:rPr>
        <w:t>chunked</w:t>
      </w:r>
      <w:proofErr w:type="spellEnd"/>
      <w:r>
        <w:rPr>
          <w:rStyle w:val="Kommentarzeichen"/>
          <w:sz w:val="24"/>
        </w:rPr>
        <w:t xml:space="preserve"> Nachrichten zuständig ist.</w:t>
      </w:r>
      <w:r w:rsidRPr="00F94860">
        <w:rPr>
          <w:noProof/>
        </w:rPr>
        <w:t xml:space="preserve"> </w:t>
      </w:r>
    </w:p>
    <w:p w14:paraId="25CD6341" w14:textId="0C5DC444" w:rsidR="009E7AF7" w:rsidRDefault="004F1207" w:rsidP="009E7AF7">
      <w:r>
        <w:rPr>
          <w:noProof/>
        </w:rPr>
        <w:lastRenderedPageBreak/>
        <w:drawing>
          <wp:inline distT="0" distB="0" distL="0" distR="0" wp14:anchorId="20372B47" wp14:editId="7F840673">
            <wp:extent cx="5303681" cy="5890161"/>
            <wp:effectExtent l="0" t="0" r="0" b="0"/>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03681" cy="5890161"/>
                    </a:xfrm>
                    <a:prstGeom prst="rect">
                      <a:avLst/>
                    </a:prstGeom>
                    <a:noFill/>
                    <a:ln>
                      <a:noFill/>
                    </a:ln>
                  </pic:spPr>
                </pic:pic>
              </a:graphicData>
            </a:graphic>
          </wp:inline>
        </w:drawing>
      </w:r>
    </w:p>
    <w:p w14:paraId="0691CBBA" w14:textId="77777777" w:rsidR="004930C3" w:rsidRPr="00BC08A4" w:rsidRDefault="004930C3" w:rsidP="004930C3">
      <w:pPr>
        <w:pStyle w:val="Abbildung"/>
        <w:rPr>
          <w:rStyle w:val="Kommentarzeichen"/>
          <w:sz w:val="24"/>
        </w:rPr>
      </w:pPr>
      <w:r>
        <w:rPr>
          <w:noProof/>
        </w:rPr>
        <w:lastRenderedPageBreak/>
        <w:drawing>
          <wp:inline distT="0" distB="0" distL="0" distR="0" wp14:anchorId="45890D5A" wp14:editId="35D1FD07">
            <wp:extent cx="5305425" cy="444817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 Diagram.svg"/>
                    <pic:cNvPicPr/>
                  </pic:nvPicPr>
                  <pic:blipFill>
                    <a:blip r:embed="rId10">
                      <a:extLst>
                        <a:ext uri="{28A0092B-C50C-407E-A947-70E740481C1C}">
                          <a14:useLocalDpi xmlns:a14="http://schemas.microsoft.com/office/drawing/2010/main" val="0"/>
                        </a:ext>
                      </a:extLst>
                    </a:blip>
                    <a:stretch>
                      <a:fillRect/>
                    </a:stretch>
                  </pic:blipFill>
                  <pic:spPr>
                    <a:xfrm>
                      <a:off x="0" y="0"/>
                      <a:ext cx="5305425" cy="4448175"/>
                    </a:xfrm>
                    <a:prstGeom prst="rect">
                      <a:avLst/>
                    </a:prstGeom>
                  </pic:spPr>
                </pic:pic>
              </a:graphicData>
            </a:graphic>
          </wp:inline>
        </w:drawing>
      </w:r>
    </w:p>
    <w:p w14:paraId="224159B1" w14:textId="77777777" w:rsidR="004930C3" w:rsidRDefault="004930C3" w:rsidP="004930C3">
      <w:pPr>
        <w:pStyle w:val="Beschriftung"/>
      </w:pPr>
      <w:bookmarkStart w:id="26" w:name="_Ref15828139"/>
      <w:bookmarkStart w:id="27" w:name="_Toc7017097"/>
      <w:bookmarkStart w:id="28"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2</w:t>
      </w:r>
      <w:r w:rsidRPr="00BC08A4">
        <w:rPr>
          <w:b/>
        </w:rPr>
        <w:fldChar w:fldCharType="end"/>
      </w:r>
      <w:bookmarkEnd w:id="26"/>
      <w:r>
        <w:rPr>
          <w:b/>
        </w:rPr>
        <w:t>:</w:t>
      </w:r>
      <w:r w:rsidRPr="00BC08A4">
        <w:t xml:space="preserve"> </w:t>
      </w:r>
      <w:bookmarkEnd w:id="27"/>
      <w:bookmarkEnd w:id="28"/>
      <w:r>
        <w:t>Software-Architektur</w:t>
      </w:r>
    </w:p>
    <w:p w14:paraId="401A9AD7" w14:textId="77777777" w:rsidR="004930C3" w:rsidRPr="00812798" w:rsidRDefault="004930C3" w:rsidP="004930C3"/>
    <w:p w14:paraId="57B30524" w14:textId="77777777" w:rsidR="004930C3" w:rsidRDefault="004930C3" w:rsidP="004930C3"/>
    <w:p w14:paraId="09D92A85" w14:textId="77777777" w:rsidR="004930C3" w:rsidRDefault="004930C3" w:rsidP="004930C3">
      <w:proofErr w:type="spellStart"/>
      <w:r>
        <w:t>Nearfly</w:t>
      </w:r>
      <w:proofErr w:type="spellEnd"/>
      <w:r>
        <w:t xml:space="preserve"> API hat folgende Funktionen:</w:t>
      </w:r>
    </w:p>
    <w:p w14:paraId="6B40EE21" w14:textId="77777777" w:rsidR="004930C3" w:rsidRDefault="004930C3" w:rsidP="004930C3">
      <w:pPr>
        <w:pStyle w:val="Listenabsatz"/>
        <w:numPr>
          <w:ilvl w:val="0"/>
          <w:numId w:val="22"/>
        </w:numPr>
      </w:pPr>
      <w:r>
        <w:t>Connect(</w:t>
      </w:r>
      <w:proofErr w:type="spellStart"/>
      <w:r>
        <w:t>MqttOptions</w:t>
      </w:r>
      <w:proofErr w:type="spellEnd"/>
      <w:r>
        <w:t xml:space="preserve">, </w:t>
      </w:r>
      <w:proofErr w:type="spellStart"/>
      <w:r>
        <w:t>NearbyOptions</w:t>
      </w:r>
      <w:proofErr w:type="spellEnd"/>
      <w:r>
        <w:t>)</w:t>
      </w:r>
    </w:p>
    <w:p w14:paraId="34FC6292" w14:textId="77777777" w:rsidR="004930C3" w:rsidRDefault="004930C3" w:rsidP="004930C3">
      <w:pPr>
        <w:pStyle w:val="Listenabsatz"/>
        <w:numPr>
          <w:ilvl w:val="0"/>
          <w:numId w:val="22"/>
        </w:numPr>
      </w:pPr>
      <w:proofErr w:type="spellStart"/>
      <w:r>
        <w:t>Subscribe</w:t>
      </w:r>
      <w:proofErr w:type="spellEnd"/>
      <w:r>
        <w:t>(</w:t>
      </w:r>
      <w:proofErr w:type="spellStart"/>
      <w:r>
        <w:t>channel</w:t>
      </w:r>
      <w:proofErr w:type="spellEnd"/>
      <w:r>
        <w:t>, QoS)</w:t>
      </w:r>
    </w:p>
    <w:p w14:paraId="2BDC828C" w14:textId="77777777" w:rsidR="004930C3" w:rsidRPr="00CE7969" w:rsidRDefault="004930C3" w:rsidP="004930C3">
      <w:pPr>
        <w:pStyle w:val="Listenabsatz"/>
        <w:numPr>
          <w:ilvl w:val="0"/>
          <w:numId w:val="22"/>
        </w:numPr>
      </w:pPr>
      <w:r>
        <w:t>Publish(</w:t>
      </w:r>
      <w:proofErr w:type="spellStart"/>
      <w:r>
        <w:t>channel</w:t>
      </w:r>
      <w:proofErr w:type="spellEnd"/>
      <w:r>
        <w:t xml:space="preserve">, </w:t>
      </w:r>
      <w:proofErr w:type="spellStart"/>
      <w:r>
        <w:t>payload</w:t>
      </w:r>
      <w:proofErr w:type="spellEnd"/>
      <w:r>
        <w:t xml:space="preserve">, </w:t>
      </w:r>
      <w:proofErr w:type="spellStart"/>
      <w:r>
        <w:t>priority</w:t>
      </w:r>
      <w:proofErr w:type="spellEnd"/>
      <w:r>
        <w:t>)</w:t>
      </w:r>
    </w:p>
    <w:bookmarkStart w:id="29" w:name="_Toc36833087"/>
    <w:p w14:paraId="02932229" w14:textId="225B6332" w:rsidR="003652C0" w:rsidRDefault="006863CB" w:rsidP="004930C3">
      <w:pPr>
        <w:pStyle w:val="berschrift1"/>
        <w:jc w:val="both"/>
      </w:pPr>
      <w:r>
        <w:rPr>
          <w:noProof/>
        </w:rPr>
        <w:lastRenderedPageBreak/>
        <mc:AlternateContent>
          <mc:Choice Requires="wpi">
            <w:drawing>
              <wp:anchor distT="0" distB="0" distL="114300" distR="114300" simplePos="0" relativeHeight="251659264" behindDoc="0" locked="0" layoutInCell="1" allowOverlap="1" wp14:anchorId="73FE152E" wp14:editId="5E59D897">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11">
                      <w14:nvContentPartPr>
                        <w14:cNvContentPartPr/>
                      </w14:nvContentPartPr>
                      <w14:xfrm>
                        <a:off x="0" y="0"/>
                        <a:ext cx="34920" cy="1800"/>
                      </w14:xfrm>
                    </w14:contentPart>
                  </a:graphicData>
                </a:graphic>
              </wp:anchor>
            </w:drawing>
          </mc:Choice>
          <mc:Fallback>
            <w:pict>
              <v:shapetype w14:anchorId="19AC2C7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12" o:title=""/>
              </v:shape>
            </w:pict>
          </mc:Fallback>
        </mc:AlternateContent>
      </w:r>
      <w:r w:rsidR="004930C3">
        <w:t>Implementierung</w:t>
      </w:r>
      <w:r w:rsidR="00D13B3B">
        <w:t xml:space="preserve"> des </w:t>
      </w:r>
      <w:proofErr w:type="spellStart"/>
      <w:r w:rsidR="00D13B3B">
        <w:t>Nearfly</w:t>
      </w:r>
      <w:proofErr w:type="spellEnd"/>
      <w:r w:rsidR="00D13B3B">
        <w:t xml:space="preserve"> Services</w:t>
      </w:r>
      <w:bookmarkEnd w:id="29"/>
    </w:p>
    <w:p w14:paraId="23183891" w14:textId="106FA86D" w:rsidR="00D023CA" w:rsidRDefault="00224EFE" w:rsidP="00D023CA">
      <w:pPr>
        <w:pStyle w:val="Listenabsatz"/>
        <w:numPr>
          <w:ilvl w:val="0"/>
          <w:numId w:val="22"/>
        </w:numPr>
      </w:pPr>
      <w:r>
        <w:t xml:space="preserve">Um eine </w:t>
      </w:r>
      <w:r w:rsidR="00FA5FDD">
        <w:t>Bibliothek</w:t>
      </w:r>
      <w:r>
        <w:t xml:space="preserve"> zu erstellen, muss </w:t>
      </w:r>
      <w:r w:rsidR="00563145">
        <w:t>das Projekt</w:t>
      </w:r>
      <w:r>
        <w:t xml:space="preserve"> zunächst in 2 Modulen eingeteilt werden. Dabei muss beinhaltet eines der Module die </w:t>
      </w:r>
      <w:proofErr w:type="spellStart"/>
      <w:r>
        <w:t>Nearfly</w:t>
      </w:r>
      <w:proofErr w:type="spellEnd"/>
      <w:r>
        <w:t xml:space="preserve">-Bibliothek welche später in anderen Projekten eingebunden werden kann, während das </w:t>
      </w:r>
      <w:r w:rsidR="00643012">
        <w:t>zweite</w:t>
      </w:r>
      <w:r>
        <w:t xml:space="preserve"> Modul </w:t>
      </w:r>
      <w:r w:rsidR="002D77AC">
        <w:t xml:space="preserve">die </w:t>
      </w:r>
      <w:r>
        <w:t>Beispielanwendungen</w:t>
      </w:r>
      <w:r w:rsidR="008F01F0">
        <w:t xml:space="preserve"> enthält</w:t>
      </w:r>
      <w:r>
        <w:t xml:space="preserve">, welche zunächst erstellt </w:t>
      </w:r>
      <w:r w:rsidR="002D77AC">
        <w:t>werden</w:t>
      </w:r>
      <w:r>
        <w:t>, um die Bibliothek auf Ihre Grundfunktionalitäten hin zu testen</w:t>
      </w:r>
      <w:r w:rsidR="00905902">
        <w:t xml:space="preserve">. Das zweite Modul soll später aber auch um </w:t>
      </w:r>
      <w:r>
        <w:t xml:space="preserve">die Szenarien </w:t>
      </w:r>
      <w:r w:rsidR="00905902">
        <w:t>ergänzt werden</w:t>
      </w:r>
      <w:r>
        <w:t>.</w:t>
      </w:r>
    </w:p>
    <w:p w14:paraId="269D0B3B" w14:textId="049757B8" w:rsidR="00D023CA" w:rsidRDefault="00D023CA" w:rsidP="00D023CA">
      <w:pPr>
        <w:pStyle w:val="Listenabsatz"/>
        <w:numPr>
          <w:ilvl w:val="0"/>
          <w:numId w:val="22"/>
        </w:numPr>
      </w:pPr>
      <w:r>
        <w:t>Die Bibliothek wird als Service implementiert</w:t>
      </w:r>
      <w:r w:rsidR="005A3182">
        <w:t xml:space="preserve"> (</w:t>
      </w:r>
      <w:r w:rsidR="005A3182" w:rsidRPr="00C965CB">
        <w:rPr>
          <w:highlight w:val="cyan"/>
        </w:rPr>
        <w:t>Design-Entscheidung oder Implementierung?</w:t>
      </w:r>
      <w:r w:rsidR="005A3182">
        <w:t>)</w:t>
      </w:r>
    </w:p>
    <w:p w14:paraId="613C06F4" w14:textId="1A7CFFA9" w:rsidR="00464FCE" w:rsidRDefault="009B058B" w:rsidP="00BF51AC">
      <w:pPr>
        <w:pStyle w:val="Listenabsatz"/>
        <w:numPr>
          <w:ilvl w:val="0"/>
          <w:numId w:val="22"/>
        </w:numPr>
      </w:pPr>
      <w:r>
        <w:t>Sequenz- und Aktivitätsdiagramme</w:t>
      </w:r>
      <w:r w:rsidR="007D1437">
        <w:t xml:space="preserve"> verdeutlichen die Prozessabläufe und welche Komponenten durchlaufen werden</w:t>
      </w:r>
      <w:r>
        <w:t xml:space="preserve">: Wie </w:t>
      </w:r>
      <w:r w:rsidR="007D1437">
        <w:t xml:space="preserve">beim </w:t>
      </w:r>
      <w:r>
        <w:t>publish</w:t>
      </w:r>
      <w:r w:rsidR="00D023CA">
        <w:t>-</w:t>
      </w:r>
      <w:r>
        <w:t xml:space="preserve"> und </w:t>
      </w:r>
      <w:proofErr w:type="spellStart"/>
      <w:r>
        <w:t>subscrbe</w:t>
      </w:r>
      <w:proofErr w:type="spellEnd"/>
      <w:r w:rsidR="00D023CA">
        <w:t>-</w:t>
      </w:r>
      <w:r>
        <w:t xml:space="preserve">prozess </w:t>
      </w:r>
    </w:p>
    <w:bookmarkStart w:id="30" w:name="_Toc36833088"/>
    <w:p w14:paraId="74C36832" w14:textId="5E7D912D" w:rsidR="00D13B3B" w:rsidRDefault="00D13B3B" w:rsidP="00D13B3B">
      <w:pPr>
        <w:pStyle w:val="berschrift1"/>
        <w:jc w:val="both"/>
      </w:pPr>
      <w:r>
        <w:rPr>
          <w:noProof/>
        </w:rPr>
        <w:lastRenderedPageBreak/>
        <mc:AlternateContent>
          <mc:Choice Requires="wpi">
            <w:drawing>
              <wp:anchor distT="0" distB="0" distL="114300" distR="114300" simplePos="0" relativeHeight="251663360" behindDoc="0" locked="0" layoutInCell="1" allowOverlap="1" wp14:anchorId="07813D74" wp14:editId="041F4537">
                <wp:simplePos x="0" y="0"/>
                <wp:positionH relativeFrom="column">
                  <wp:posOffset>1761869</wp:posOffset>
                </wp:positionH>
                <wp:positionV relativeFrom="paragraph">
                  <wp:posOffset>2838794</wp:posOffset>
                </wp:positionV>
                <wp:extent cx="53280" cy="40320"/>
                <wp:effectExtent l="38100" t="38100" r="42545" b="55245"/>
                <wp:wrapNone/>
                <wp:docPr id="3" name="Freihand 3"/>
                <wp:cNvGraphicFramePr/>
                <a:graphic xmlns:a="http://schemas.openxmlformats.org/drawingml/2006/main">
                  <a:graphicData uri="http://schemas.microsoft.com/office/word/2010/wordprocessingInk">
                    <w14:contentPart bwMode="auto" r:id="rId13">
                      <w14:nvContentPartPr>
                        <w14:cNvContentPartPr/>
                      </w14:nvContentPartPr>
                      <w14:xfrm>
                        <a:off x="0" y="0"/>
                        <a:ext cx="53280" cy="40320"/>
                      </w14:xfrm>
                    </w14:contentPart>
                  </a:graphicData>
                </a:graphic>
              </wp:anchor>
            </w:drawing>
          </mc:Choice>
          <mc:Fallback>
            <w:pict>
              <v:shape w14:anchorId="457AFEF4" id="Freihand 3" o:spid="_x0000_s1026" type="#_x0000_t75" style="position:absolute;margin-left:138.05pt;margin-top:222.85pt;width:5.6pt;height:4.5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">
                <v:imagedata r:id="rId14" o:title=""/>
              </v:shape>
            </w:pict>
          </mc:Fallback>
        </mc:AlternateContent>
      </w:r>
      <w:r>
        <w:rPr>
          <w:noProof/>
        </w:rPr>
        <mc:AlternateContent>
          <mc:Choice Requires="wpi">
            <w:drawing>
              <wp:anchor distT="0" distB="0" distL="114300" distR="114300" simplePos="0" relativeHeight="251662336" behindDoc="0" locked="0" layoutInCell="1" allowOverlap="1" wp14:anchorId="3EAEF9B1" wp14:editId="59ADC34E">
                <wp:simplePos x="0" y="0"/>
                <wp:positionH relativeFrom="column">
                  <wp:posOffset>-1180051</wp:posOffset>
                </wp:positionH>
                <wp:positionV relativeFrom="paragraph">
                  <wp:posOffset>4594874</wp:posOffset>
                </wp:positionV>
                <wp:extent cx="34920" cy="1800"/>
                <wp:effectExtent l="38100" t="38100" r="41910" b="55880"/>
                <wp:wrapNone/>
                <wp:docPr id="4" name="Freihand 4"/>
                <wp:cNvGraphicFramePr/>
                <a:graphic xmlns:a="http://schemas.openxmlformats.org/drawingml/2006/main">
                  <a:graphicData uri="http://schemas.microsoft.com/office/word/2010/wordprocessingInk">
                    <w14:contentPart bwMode="auto" r:id="rId15">
                      <w14:nvContentPartPr>
                        <w14:cNvContentPartPr/>
                      </w14:nvContentPartPr>
                      <w14:xfrm>
                        <a:off x="0" y="0"/>
                        <a:ext cx="34920" cy="1800"/>
                      </w14:xfrm>
                    </w14:contentPart>
                  </a:graphicData>
                </a:graphic>
              </wp:anchor>
            </w:drawing>
          </mc:Choice>
          <mc:Fallback>
            <w:pict>
              <v:shape w14:anchorId="6FBEE3B5" id="Freihand 4" o:spid="_x0000_s1026" type="#_x0000_t75" style="position:absolute;margin-left:-93.6pt;margin-top:361.1pt;width:4.2pt;height:1.6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XKK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75coooBAAAuAwAADgAAAAAA&#10;AAAAAAAAAAA8AgAAZHJzL2Uyb0RvYy54bWxQSwECLQAUAAYACAAAACEA1WFiHu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12" o:title=""/>
              </v:shape>
            </w:pict>
          </mc:Fallback>
        </mc:AlternateContent>
      </w:r>
      <w:r>
        <w:t>Implementierung der Szenarien</w:t>
      </w:r>
      <w:bookmarkEnd w:id="30"/>
    </w:p>
    <w:p w14:paraId="12374497" w14:textId="6BE7B1F7" w:rsidR="00D53D46" w:rsidRPr="00D53D46" w:rsidRDefault="00D53D46" w:rsidP="00D53D46">
      <w:r w:rsidRPr="00837934">
        <w:rPr>
          <w:highlight w:val="cyan"/>
        </w:rPr>
        <w:t xml:space="preserve">Werden Komponenten </w:t>
      </w:r>
      <w:r w:rsidR="00837934" w:rsidRPr="00837934">
        <w:rPr>
          <w:highlight w:val="cyan"/>
        </w:rPr>
        <w:t xml:space="preserve">zu </w:t>
      </w:r>
      <w:proofErr w:type="spellStart"/>
      <w:r w:rsidR="00837934" w:rsidRPr="00837934">
        <w:rPr>
          <w:highlight w:val="cyan"/>
        </w:rPr>
        <w:t>MessageApp</w:t>
      </w:r>
      <w:proofErr w:type="spellEnd"/>
      <w:r w:rsidR="00837934" w:rsidRPr="00837934">
        <w:rPr>
          <w:highlight w:val="cyan"/>
        </w:rPr>
        <w:t xml:space="preserve"> und anderen Szenarien genannt + Prozesse erläutert? Oder soll dies nur für die </w:t>
      </w:r>
      <w:proofErr w:type="spellStart"/>
      <w:r w:rsidR="00837934" w:rsidRPr="00837934">
        <w:rPr>
          <w:highlight w:val="cyan"/>
        </w:rPr>
        <w:t>Nearfly-Bib</w:t>
      </w:r>
      <w:proofErr w:type="spellEnd"/>
      <w:r w:rsidR="00837934" w:rsidRPr="00837934">
        <w:rPr>
          <w:highlight w:val="cyan"/>
        </w:rPr>
        <w:t xml:space="preserve"> der Fall sein?</w:t>
      </w:r>
      <w:r>
        <w:t xml:space="preserve"> </w:t>
      </w:r>
    </w:p>
    <w:p w14:paraId="3C81503A" w14:textId="3818BF92" w:rsidR="00C312D4" w:rsidRDefault="00A36B45" w:rsidP="00C312D4">
      <w:pPr>
        <w:pStyle w:val="berschrift2"/>
      </w:pPr>
      <w:bookmarkStart w:id="31" w:name="_Toc36833089"/>
      <w:r>
        <w:t>Messenger App</w:t>
      </w:r>
      <w:bookmarkEnd w:id="31"/>
    </w:p>
    <w:p w14:paraId="287A17F6" w14:textId="6AA0F97A" w:rsidR="006F3AFA" w:rsidRPr="006F3AFA" w:rsidRDefault="006F3AFA" w:rsidP="006F3AFA">
      <w:pPr>
        <w:pStyle w:val="Listenabsatz"/>
        <w:numPr>
          <w:ilvl w:val="0"/>
          <w:numId w:val="22"/>
        </w:numPr>
      </w:pPr>
      <w:r>
        <w:t>Evtl. User Case Diagramme</w:t>
      </w:r>
    </w:p>
    <w:p w14:paraId="336FBF64" w14:textId="44282074" w:rsidR="00C312D4" w:rsidRDefault="00C312D4" w:rsidP="00C312D4">
      <w:pPr>
        <w:pStyle w:val="Listenabsatz"/>
        <w:numPr>
          <w:ilvl w:val="0"/>
          <w:numId w:val="22"/>
        </w:numPr>
      </w:pPr>
      <w:r>
        <w:t>Aktivitätsdiagramme</w:t>
      </w:r>
    </w:p>
    <w:p w14:paraId="5271E38C" w14:textId="56122F19" w:rsidR="00F73274" w:rsidRPr="00C312D4" w:rsidRDefault="00F73274" w:rsidP="00C312D4">
      <w:pPr>
        <w:pStyle w:val="Listenabsatz"/>
        <w:numPr>
          <w:ilvl w:val="0"/>
          <w:numId w:val="22"/>
        </w:numPr>
      </w:pPr>
      <w:r>
        <w:t>Komponenten</w:t>
      </w:r>
    </w:p>
    <w:p w14:paraId="369473FC" w14:textId="56C85E3F" w:rsidR="00A36B45" w:rsidRDefault="00A36B45" w:rsidP="00A36B45">
      <w:pPr>
        <w:pStyle w:val="berschrift2"/>
      </w:pPr>
      <w:bookmarkStart w:id="32" w:name="_Toc36833090"/>
      <w:proofErr w:type="spellStart"/>
      <w:r>
        <w:t>Shared</w:t>
      </w:r>
      <w:proofErr w:type="spellEnd"/>
      <w:r>
        <w:t xml:space="preserve"> Touchpoint Canvas</w:t>
      </w:r>
      <w:bookmarkEnd w:id="32"/>
    </w:p>
    <w:p w14:paraId="5FD468DB" w14:textId="3C8D14AD" w:rsidR="002E2FD2" w:rsidRPr="002E2FD2" w:rsidRDefault="002E2FD2" w:rsidP="002E2FD2">
      <w:pPr>
        <w:pStyle w:val="Listenabsatz"/>
        <w:numPr>
          <w:ilvl w:val="0"/>
          <w:numId w:val="22"/>
        </w:numPr>
      </w:pPr>
      <w:r>
        <w:t>Sequenz-Diagramm</w:t>
      </w:r>
    </w:p>
    <w:p w14:paraId="1F1CFFF7" w14:textId="77C1362F" w:rsidR="00A36B45" w:rsidRPr="00A36B45" w:rsidRDefault="00A36B45" w:rsidP="00A36B45">
      <w:pPr>
        <w:pStyle w:val="berschrift2"/>
      </w:pPr>
      <w:bookmarkStart w:id="33" w:name="_Toc36833091"/>
      <w:proofErr w:type="spellStart"/>
      <w:r>
        <w:t>Skart</w:t>
      </w:r>
      <w:bookmarkEnd w:id="33"/>
      <w:proofErr w:type="spellEnd"/>
    </w:p>
    <w:p w14:paraId="7A3FF9C1" w14:textId="4D129EED" w:rsidR="00A36B45" w:rsidRDefault="000E6D74" w:rsidP="00A36B45">
      <w:pPr>
        <w:pStyle w:val="berschrift1"/>
        <w:jc w:val="both"/>
      </w:pPr>
      <w:bookmarkStart w:id="34" w:name="_Toc36833092"/>
      <w:r>
        <w:lastRenderedPageBreak/>
        <w:t>Evaluation</w:t>
      </w:r>
      <w:bookmarkEnd w:id="34"/>
    </w:p>
    <w:p w14:paraId="76EB699E" w14:textId="26762A48" w:rsidR="000E0E6D" w:rsidRPr="00D85528" w:rsidRDefault="00D85528" w:rsidP="00D85528">
      <w:r>
        <w:t xml:space="preserve">Die durch Implementieren der einzelnen Szenarien gewonnenen Erkenntnisse sollen nun </w:t>
      </w:r>
      <w:r w:rsidR="00E756B0">
        <w:t xml:space="preserve">durch vergleichen mit den </w:t>
      </w:r>
      <w:r w:rsidR="00AE17B4">
        <w:t xml:space="preserve">in </w:t>
      </w:r>
      <w:r w:rsidR="005C7A08">
        <w:t xml:space="preserve">der </w:t>
      </w:r>
      <w:r w:rsidR="00AE17B4">
        <w:t>Anforderungsanalyse (link)</w:t>
      </w:r>
      <w:r w:rsidR="00E756B0">
        <w:t xml:space="preserve"> </w:t>
      </w:r>
      <w:r w:rsidR="00396069">
        <w:t>identifizierten</w:t>
      </w:r>
      <w:r w:rsidR="007D3CDA">
        <w:t xml:space="preserve"> </w:t>
      </w:r>
      <w:r w:rsidR="00641E44">
        <w:t>A</w:t>
      </w:r>
      <w:r w:rsidR="00E756B0">
        <w:t>nforderungen verifiziert werden</w:t>
      </w:r>
      <w:r w:rsidR="00E22AB9">
        <w:t>.</w:t>
      </w:r>
    </w:p>
    <w:p w14:paraId="21EEB754" w14:textId="01C01EDF" w:rsidR="00641E44" w:rsidRDefault="00641E44" w:rsidP="00641E44">
      <w:pPr>
        <w:pStyle w:val="berschrift2"/>
      </w:pPr>
      <w:bookmarkStart w:id="35" w:name="_Toc36833093"/>
      <w:r>
        <w:t>Verifikation der Anforderungen</w:t>
      </w:r>
      <w:bookmarkEnd w:id="35"/>
    </w:p>
    <w:p w14:paraId="426CF77D" w14:textId="33BCEB0B" w:rsidR="00E2203D" w:rsidRDefault="006F53F8" w:rsidP="006F53F8">
      <w:pPr>
        <w:pStyle w:val="Listenabsatz"/>
        <w:numPr>
          <w:ilvl w:val="0"/>
          <w:numId w:val="22"/>
        </w:numPr>
      </w:pPr>
      <w:r>
        <w:t>Wurden die Anforderungen erfüllt?</w:t>
      </w:r>
    </w:p>
    <w:p w14:paraId="7191C5E2" w14:textId="083A0893" w:rsidR="009E555A" w:rsidRDefault="009E555A" w:rsidP="006F53F8">
      <w:pPr>
        <w:pStyle w:val="Listenabsatz"/>
        <w:numPr>
          <w:ilvl w:val="0"/>
          <w:numId w:val="22"/>
        </w:numPr>
      </w:pPr>
      <w:r>
        <w:t>Welche wurden warum nicht erfüllt</w:t>
      </w:r>
      <w:r w:rsidR="00842F7D">
        <w:t>?</w:t>
      </w:r>
    </w:p>
    <w:p w14:paraId="3A4D1756" w14:textId="03B5594B" w:rsidR="004E04BE" w:rsidRDefault="004E04BE" w:rsidP="004E04BE">
      <w:pPr>
        <w:pStyle w:val="berschrift2"/>
      </w:pPr>
      <w:bookmarkStart w:id="36" w:name="_Toc36833094"/>
      <w:r>
        <w:t xml:space="preserve">Erkenntnisse des Messenger </w:t>
      </w:r>
      <w:r w:rsidR="00090341">
        <w:t>Szenarios</w:t>
      </w:r>
      <w:bookmarkEnd w:id="36"/>
    </w:p>
    <w:p w14:paraId="3A8513D0" w14:textId="77777777" w:rsidR="004E04BE" w:rsidRDefault="004E04BE" w:rsidP="004E04BE">
      <w:pPr>
        <w:pStyle w:val="Listenabsatz"/>
        <w:numPr>
          <w:ilvl w:val="0"/>
          <w:numId w:val="22"/>
        </w:numPr>
      </w:pPr>
      <w:r>
        <w:t xml:space="preserve">Wie schnell können Größere Nachrichten </w:t>
      </w:r>
      <w:proofErr w:type="spellStart"/>
      <w:r>
        <w:t>Übertragen</w:t>
      </w:r>
      <w:proofErr w:type="spellEnd"/>
      <w:r>
        <w:t xml:space="preserve"> werden?</w:t>
      </w:r>
    </w:p>
    <w:p w14:paraId="1E55D6AD" w14:textId="77777777" w:rsidR="004E04BE" w:rsidRDefault="004E04BE" w:rsidP="004E04BE">
      <w:pPr>
        <w:pStyle w:val="Listenabsatz"/>
        <w:numPr>
          <w:ilvl w:val="0"/>
          <w:numId w:val="22"/>
        </w:numPr>
      </w:pPr>
      <w:r>
        <w:t xml:space="preserve">Konkrete Zahlen. Abhängigkeit zwischen Größe, Geschwindigkeit &amp; Endpunkte in MQTT &amp; </w:t>
      </w:r>
      <w:proofErr w:type="spellStart"/>
      <w:r>
        <w:t>Nearby</w:t>
      </w:r>
      <w:proofErr w:type="spellEnd"/>
    </w:p>
    <w:p w14:paraId="3BB56E16" w14:textId="77777777" w:rsidR="004E04BE" w:rsidRPr="00E2203D" w:rsidRDefault="004E04BE" w:rsidP="006F53F8">
      <w:pPr>
        <w:pStyle w:val="Listenabsatz"/>
        <w:numPr>
          <w:ilvl w:val="0"/>
          <w:numId w:val="22"/>
        </w:numPr>
      </w:pPr>
    </w:p>
    <w:p w14:paraId="0344A380" w14:textId="1263E887" w:rsidR="00641E44" w:rsidRDefault="00641E44" w:rsidP="00641E44">
      <w:pPr>
        <w:pStyle w:val="berschrift2"/>
      </w:pPr>
      <w:bookmarkStart w:id="37" w:name="_Toc36833095"/>
      <w:r>
        <w:t xml:space="preserve">Erkenntnisse </w:t>
      </w:r>
      <w:r w:rsidR="009E2FAE">
        <w:t>des Touchpoint Szenarios</w:t>
      </w:r>
      <w:bookmarkEnd w:id="37"/>
    </w:p>
    <w:p w14:paraId="1DDC4D13" w14:textId="1E12B3FE" w:rsidR="006F53F8" w:rsidRPr="006F53F8" w:rsidRDefault="006F53F8" w:rsidP="006F53F8">
      <w:proofErr w:type="spellStart"/>
      <w:r>
        <w:t>Nearby</w:t>
      </w:r>
      <w:proofErr w:type="spellEnd"/>
      <w:r>
        <w:t xml:space="preserve"> Connections:</w:t>
      </w:r>
    </w:p>
    <w:p w14:paraId="0747AEF5" w14:textId="1540D81A" w:rsidR="00E2203D" w:rsidRDefault="00E2203D" w:rsidP="00E2203D">
      <w:pPr>
        <w:pStyle w:val="Listenabsatz"/>
        <w:numPr>
          <w:ilvl w:val="0"/>
          <w:numId w:val="22"/>
        </w:numPr>
      </w:pPr>
      <w:r>
        <w:t xml:space="preserve">Wie im Szenario 2 (link) bereits geschrieben, </w:t>
      </w:r>
      <w:r w:rsidR="009C6680">
        <w:t xml:space="preserve">ist der Hauptzweck der </w:t>
      </w:r>
      <w:proofErr w:type="spellStart"/>
      <w:r>
        <w:t>Shared</w:t>
      </w:r>
      <w:proofErr w:type="spellEnd"/>
      <w:r>
        <w:t xml:space="preserve"> Touchpoint Canvas Anwendung</w:t>
      </w:r>
      <w:r w:rsidR="009C6680">
        <w:t xml:space="preserve"> das Testen einer gewissen Echtzeitfähigkeit</w:t>
      </w:r>
      <w:r w:rsidR="00F66BB0">
        <w:t xml:space="preserve"> des Systems</w:t>
      </w:r>
      <w:r w:rsidR="000B635A">
        <w:t xml:space="preserve"> in Abhängigkeit zu den verbundenen Geräten.</w:t>
      </w:r>
    </w:p>
    <w:p w14:paraId="5ECE7601" w14:textId="2708E257" w:rsidR="004176DE" w:rsidRDefault="004176DE" w:rsidP="004176DE">
      <w:pPr>
        <w:pStyle w:val="Listenabsatz"/>
        <w:numPr>
          <w:ilvl w:val="0"/>
          <w:numId w:val="22"/>
        </w:numPr>
      </w:pPr>
      <w:r>
        <w:t xml:space="preserve">Bsp.: Zahlen zur Geschwindigkeit </w:t>
      </w:r>
      <w:r w:rsidR="006303A9">
        <w:t xml:space="preserve">&amp; </w:t>
      </w:r>
      <w:r w:rsidR="00692E80">
        <w:t>Skalierbarkeit</w:t>
      </w:r>
      <w:r w:rsidR="00090AB7">
        <w:t xml:space="preserve"> der Anwendung</w:t>
      </w:r>
    </w:p>
    <w:p w14:paraId="5907E06A" w14:textId="7D1180C9" w:rsidR="005E43D6" w:rsidRDefault="005E43D6" w:rsidP="004176DE">
      <w:pPr>
        <w:pStyle w:val="Listenabsatz"/>
        <w:numPr>
          <w:ilvl w:val="0"/>
          <w:numId w:val="22"/>
        </w:numPr>
      </w:pPr>
      <w:r>
        <w:t>Wie verhielt sich Anwendung bei 1 Device, wie bei 4 ?</w:t>
      </w:r>
    </w:p>
    <w:p w14:paraId="2386A49E" w14:textId="275E75AD" w:rsidR="00B533CD" w:rsidRPr="004176DE" w:rsidRDefault="00B533CD" w:rsidP="004176DE">
      <w:pPr>
        <w:pStyle w:val="Listenabsatz"/>
        <w:numPr>
          <w:ilvl w:val="0"/>
          <w:numId w:val="22"/>
        </w:numPr>
      </w:pPr>
      <w:r>
        <w:t xml:space="preserve">Was wird </w:t>
      </w:r>
    </w:p>
    <w:p w14:paraId="0B73E108" w14:textId="4E8FDB88" w:rsidR="00224AF3" w:rsidRDefault="009E2FAE" w:rsidP="009E2FAE">
      <w:pPr>
        <w:rPr>
          <w:color w:val="76923C" w:themeColor="accent3" w:themeShade="BF"/>
        </w:rPr>
      </w:pPr>
      <w:r w:rsidRPr="00E9336F">
        <w:rPr>
          <w:color w:val="76923C" w:themeColor="accent3" w:themeShade="BF"/>
        </w:rPr>
        <w:t xml:space="preserve">ich schreibe Ihnen aufgrund der </w:t>
      </w:r>
      <w:proofErr w:type="spellStart"/>
      <w:r w:rsidRPr="00E9336F">
        <w:rPr>
          <w:color w:val="76923C" w:themeColor="accent3" w:themeShade="BF"/>
        </w:rPr>
        <w:t>Nearby</w:t>
      </w:r>
      <w:proofErr w:type="spellEnd"/>
      <w:r w:rsidRPr="00E9336F">
        <w:rPr>
          <w:color w:val="76923C" w:themeColor="accent3" w:themeShade="BF"/>
        </w:rPr>
        <w:t xml:space="preserve"> Connection API. Soweit habe ich eine minimalistische Beispiel-App entwickelt, welche praktisch nur zum connecten und publishen der Devices zuständig ist. Das Verbinden an sich klappt durch Discovery(D) und Advertising(A). Möglich ist hierbei, das 1 Device D und der andere A spielt oder beide A&amp;D zeitgleich. Das Verbinden von 2 nahliegenden Devices geht Flott(wenige Sekunden), da bloß 1 Verbindung benötigt wird. Der Nachrichtenaustausch danach deutlich schneller. Versucht man jetzt ein 3. Device hinzuzufügen, fängt die </w:t>
      </w:r>
      <w:proofErr w:type="spellStart"/>
      <w:r w:rsidRPr="00E9336F">
        <w:rPr>
          <w:color w:val="76923C" w:themeColor="accent3" w:themeShade="BF"/>
        </w:rPr>
        <w:t>Nearby</w:t>
      </w:r>
      <w:proofErr w:type="spellEnd"/>
      <w:r w:rsidRPr="00E9336F">
        <w:rPr>
          <w:color w:val="76923C" w:themeColor="accent3" w:themeShade="BF"/>
        </w:rPr>
        <w:t xml:space="preserve">-Technology an zu humpeln. Während die erste Verbindung vergleichbar dem 2 Devices Anwendungsfall recht zügig geht, kann es bei den folgenden Verbindungen je nach Glück von einer halben Minute bis zu mehreren wenigen Minuten dauern. Extrapoliert man das Verhalten, wird das z.B. bei 5 Devices (bei 10 benötigten Verbindungen) schon deutlich schwieriger. Das obere Verhalten gilt für ein Clustering-Netzwerk. Setzt man jedoch ein Device als </w:t>
      </w:r>
      <w:proofErr w:type="spellStart"/>
      <w:r w:rsidRPr="00E9336F">
        <w:rPr>
          <w:color w:val="76923C" w:themeColor="accent3" w:themeShade="BF"/>
        </w:rPr>
        <w:t>localen</w:t>
      </w:r>
      <w:proofErr w:type="spellEnd"/>
      <w:r w:rsidRPr="00E9336F">
        <w:rPr>
          <w:color w:val="76923C" w:themeColor="accent3" w:themeShade="BF"/>
        </w:rPr>
        <w:t xml:space="preserve"> </w:t>
      </w:r>
      <w:r w:rsidRPr="00E9336F">
        <w:rPr>
          <w:color w:val="76923C" w:themeColor="accent3" w:themeShade="BF"/>
        </w:rPr>
        <w:lastRenderedPageBreak/>
        <w:t xml:space="preserve">Server(Stern-Netzwerk), braucht man </w:t>
      </w:r>
      <w:proofErr w:type="spellStart"/>
      <w:r w:rsidRPr="00E9336F">
        <w:rPr>
          <w:color w:val="76923C" w:themeColor="accent3" w:themeShade="BF"/>
        </w:rPr>
        <w:t>nurnoch</w:t>
      </w:r>
      <w:proofErr w:type="spellEnd"/>
      <w:r w:rsidRPr="00E9336F">
        <w:rPr>
          <w:color w:val="76923C" w:themeColor="accent3" w:themeShade="BF"/>
        </w:rPr>
        <w:t xml:space="preserve"> einen der </w:t>
      </w:r>
      <w:proofErr w:type="spellStart"/>
      <w:r w:rsidRPr="00E9336F">
        <w:rPr>
          <w:color w:val="76923C" w:themeColor="accent3" w:themeShade="BF"/>
        </w:rPr>
        <w:t>Discovert</w:t>
      </w:r>
      <w:proofErr w:type="spellEnd"/>
      <w:r w:rsidRPr="00E9336F">
        <w:rPr>
          <w:color w:val="76923C" w:themeColor="accent3" w:themeShade="BF"/>
        </w:rPr>
        <w:t xml:space="preserve"> und alle anderen müssen </w:t>
      </w:r>
      <w:proofErr w:type="spellStart"/>
      <w:r w:rsidRPr="00E9336F">
        <w:rPr>
          <w:color w:val="76923C" w:themeColor="accent3" w:themeShade="BF"/>
        </w:rPr>
        <w:t>nurnoch</w:t>
      </w:r>
      <w:proofErr w:type="spellEnd"/>
      <w:r w:rsidRPr="00E9336F">
        <w:rPr>
          <w:color w:val="76923C" w:themeColor="accent3" w:themeShade="BF"/>
        </w:rPr>
        <w:t xml:space="preserve"> publishen, geht das deutlich besser. Ich </w:t>
      </w:r>
      <w:proofErr w:type="spellStart"/>
      <w:r w:rsidRPr="00E9336F">
        <w:rPr>
          <w:color w:val="76923C" w:themeColor="accent3" w:themeShade="BF"/>
        </w:rPr>
        <w:t>experementiere</w:t>
      </w:r>
      <w:proofErr w:type="spellEnd"/>
      <w:r w:rsidRPr="00E9336F">
        <w:rPr>
          <w:color w:val="76923C" w:themeColor="accent3" w:themeShade="BF"/>
        </w:rPr>
        <w:t xml:space="preserve"> soweit noch mit Versionen, Einstellungen ... Mein </w:t>
      </w:r>
      <w:proofErr w:type="spellStart"/>
      <w:r w:rsidRPr="00E9336F">
        <w:rPr>
          <w:color w:val="76923C" w:themeColor="accent3" w:themeShade="BF"/>
        </w:rPr>
        <w:t>anliegen</w:t>
      </w:r>
      <w:proofErr w:type="spellEnd"/>
      <w:r w:rsidRPr="00E9336F">
        <w:rPr>
          <w:color w:val="76923C" w:themeColor="accent3" w:themeShade="BF"/>
        </w:rPr>
        <w:t xml:space="preserve"> ist nun folgender: Sie haben im Exposé erwähnt gehabt, das Sie keinen Smartphone als Server haben wollten, derzeitig scheint das jedoch tatsächlich dahin zu führen.</w:t>
      </w:r>
    </w:p>
    <w:p w14:paraId="7FE5DC73" w14:textId="77777777" w:rsidR="006F53F8" w:rsidRPr="00E9336F" w:rsidRDefault="006F53F8" w:rsidP="009E2FAE">
      <w:pPr>
        <w:rPr>
          <w:color w:val="76923C" w:themeColor="accent3" w:themeShade="BF"/>
        </w:rPr>
      </w:pPr>
    </w:p>
    <w:p w14:paraId="1A9279F8" w14:textId="77777777" w:rsidR="009E2FAE" w:rsidRPr="009E2FAE" w:rsidRDefault="009E2FAE" w:rsidP="009E2FAE"/>
    <w:p w14:paraId="1C946071" w14:textId="77777777" w:rsidR="00641E44" w:rsidRPr="00641E44" w:rsidRDefault="00641E44" w:rsidP="00641E44"/>
    <w:p w14:paraId="7F34BDAA" w14:textId="5E504505" w:rsidR="00692E80" w:rsidRDefault="00692E80" w:rsidP="00692E80">
      <w:pPr>
        <w:pStyle w:val="berschrift2"/>
      </w:pPr>
      <w:bookmarkStart w:id="38" w:name="_Toc36833096"/>
      <w:r>
        <w:t xml:space="preserve">Erkenntnisse </w:t>
      </w:r>
      <w:r w:rsidR="00832237">
        <w:t xml:space="preserve">des </w:t>
      </w:r>
      <w:proofErr w:type="spellStart"/>
      <w:r w:rsidR="00832237">
        <w:t>Skart</w:t>
      </w:r>
      <w:proofErr w:type="spellEnd"/>
      <w:r w:rsidR="00832237">
        <w:t xml:space="preserve"> Szenarios</w:t>
      </w:r>
      <w:bookmarkEnd w:id="38"/>
    </w:p>
    <w:p w14:paraId="11B32DBF" w14:textId="67011C46" w:rsidR="00641E44" w:rsidRPr="00641E44" w:rsidRDefault="00692E80" w:rsidP="00641E44">
      <w:r>
        <w:t xml:space="preserve"> </w:t>
      </w:r>
    </w:p>
    <w:p w14:paraId="2126A698" w14:textId="2F00155E" w:rsidR="007B6157" w:rsidRDefault="007B6157" w:rsidP="00CA09BB">
      <w:pPr>
        <w:pStyle w:val="berschrift1"/>
        <w:numPr>
          <w:ilvl w:val="0"/>
          <w:numId w:val="0"/>
        </w:numPr>
        <w:ind w:left="680" w:hanging="680"/>
      </w:pPr>
      <w:bookmarkStart w:id="39" w:name="_Toc36833097"/>
      <w:r>
        <w:lastRenderedPageBreak/>
        <w:t>Fazit</w:t>
      </w:r>
      <w:bookmarkEnd w:id="39"/>
    </w:p>
    <w:p w14:paraId="18C9CC32" w14:textId="5E7BF440" w:rsidR="00C72258" w:rsidRPr="00C72258" w:rsidRDefault="00C72258" w:rsidP="00C72258">
      <w:r>
        <w:t>….</w:t>
      </w:r>
    </w:p>
    <w:p w14:paraId="62D1CF5C" w14:textId="54562952" w:rsidR="007B6157" w:rsidRDefault="007B6157" w:rsidP="007B6157">
      <w:pPr>
        <w:pStyle w:val="berschrift2"/>
        <w:numPr>
          <w:ilvl w:val="0"/>
          <w:numId w:val="0"/>
        </w:numPr>
        <w:ind w:left="680" w:hanging="680"/>
      </w:pPr>
      <w:bookmarkStart w:id="40" w:name="_Toc36833098"/>
      <w:r>
        <w:t>Ausblick</w:t>
      </w:r>
      <w:bookmarkEnd w:id="40"/>
    </w:p>
    <w:p w14:paraId="087C021D" w14:textId="72337131" w:rsidR="00C72258" w:rsidRPr="00C72258" w:rsidRDefault="00C72258" w:rsidP="00C72258">
      <w:r>
        <w:t>…</w:t>
      </w:r>
    </w:p>
    <w:p w14:paraId="326BA82B" w14:textId="77777777" w:rsidR="003652C0" w:rsidRPr="003652C0" w:rsidRDefault="003652C0" w:rsidP="003652C0"/>
    <w:p w14:paraId="1DBB7135" w14:textId="1DCCDB79" w:rsidR="0090598E" w:rsidRPr="00BC08A4" w:rsidRDefault="0090598E" w:rsidP="00026A36">
      <w:pPr>
        <w:pStyle w:val="CitaviBibliographyEntry"/>
      </w:pPr>
    </w:p>
    <w:p w14:paraId="37615389" w14:textId="6476B521" w:rsidR="0090598E" w:rsidRDefault="0090598E" w:rsidP="0090598E"/>
    <w:sdt>
      <w:sdtPr>
        <w:tag w:val="CitaviBibliography"/>
        <w:id w:val="378748890"/>
        <w:placeholder>
          <w:docPart w:val="DefaultPlaceholder_-1854013440"/>
        </w:placeholder>
      </w:sdtPr>
      <w:sdtEndPr>
        <w:rPr>
          <w:rFonts w:ascii="Times New Roman" w:hAnsi="Times New Roman"/>
          <w:b w:val="0"/>
          <w:kern w:val="0"/>
          <w:sz w:val="24"/>
        </w:rPr>
      </w:sdtEndPr>
      <w:sdtContent>
        <w:p w14:paraId="06B09F23" w14:textId="77777777" w:rsidR="005C0CFB" w:rsidRDefault="005C0CFB" w:rsidP="005C0CFB">
          <w:pPr>
            <w:pStyle w:val="CitaviBibliographyHeading"/>
          </w:pPr>
          <w:r>
            <w:fldChar w:fldCharType="begin"/>
          </w:r>
          <w:r>
            <w:instrText>ADDIN CitaviBibliography</w:instrText>
          </w:r>
          <w:r>
            <w:fldChar w:fldCharType="separate"/>
          </w:r>
          <w:r>
            <w:t>Quellenverzeichnis</w:t>
          </w:r>
        </w:p>
        <w:p w14:paraId="390F94EC" w14:textId="795CCA1A" w:rsidR="005C0CFB" w:rsidRDefault="005C0CFB" w:rsidP="005C0CFB">
          <w:pPr>
            <w:pStyle w:val="CitaviBibliographyEntry"/>
          </w:pPr>
          <w:bookmarkStart w:id="41" w:name="_CTVL00163b1b985e3b34719a6ccdbe29b1654c9"/>
          <w:proofErr w:type="spellStart"/>
          <w:r>
            <w:t>Nearby</w:t>
          </w:r>
          <w:proofErr w:type="spellEnd"/>
          <w:r>
            <w:t xml:space="preserve"> Team (2018): </w:t>
          </w:r>
          <w:proofErr w:type="spellStart"/>
          <w:r>
            <w:t>Nearby</w:t>
          </w:r>
          <w:proofErr w:type="spellEnd"/>
          <w:r>
            <w:t xml:space="preserve"> Connections API Leitfaden, zuletzt geprüft am 04.04.2020.</w:t>
          </w:r>
          <w:bookmarkEnd w:id="41"/>
          <w:r>
            <w:fldChar w:fldCharType="end"/>
          </w:r>
        </w:p>
      </w:sdtContent>
    </w:sdt>
    <w:p w14:paraId="5996A79C" w14:textId="77777777" w:rsidR="005C0CFB" w:rsidRPr="00BC08A4" w:rsidRDefault="005C0CFB" w:rsidP="005C0CFB"/>
    <w:sectPr w:rsidR="005C0CFB" w:rsidRPr="00BC08A4" w:rsidSect="00173B33">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86EAFD" w14:textId="77777777" w:rsidR="007A062B" w:rsidRDefault="007A062B">
      <w:pPr>
        <w:spacing w:before="0" w:line="240" w:lineRule="auto"/>
      </w:pPr>
      <w:r>
        <w:separator/>
      </w:r>
    </w:p>
  </w:endnote>
  <w:endnote w:type="continuationSeparator" w:id="0">
    <w:p w14:paraId="195C750B" w14:textId="77777777" w:rsidR="007A062B" w:rsidRDefault="007A062B">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B04ACB" w14:textId="77777777" w:rsidR="007A062B" w:rsidRDefault="007A062B">
      <w:pPr>
        <w:spacing w:before="0" w:line="240" w:lineRule="auto"/>
      </w:pPr>
      <w:r>
        <w:separator/>
      </w:r>
    </w:p>
  </w:footnote>
  <w:footnote w:type="continuationSeparator" w:id="0">
    <w:p w14:paraId="0A2039F5" w14:textId="77777777" w:rsidR="007A062B" w:rsidRDefault="007A062B">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4"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24" w15:restartNumberingAfterBreak="0">
    <w:nsid w:val="7D8A6FE6"/>
    <w:multiLevelType w:val="multilevel"/>
    <w:tmpl w:val="592C69A4"/>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4"/>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1"/>
  </w:num>
  <w:num w:numId="13">
    <w:abstractNumId w:val="13"/>
  </w:num>
  <w:num w:numId="14">
    <w:abstractNumId w:val="15"/>
  </w:num>
  <w:num w:numId="15">
    <w:abstractNumId w:val="22"/>
  </w:num>
  <w:num w:numId="16">
    <w:abstractNumId w:val="20"/>
  </w:num>
  <w:num w:numId="17">
    <w:abstractNumId w:val="12"/>
  </w:num>
  <w:num w:numId="18">
    <w:abstractNumId w:val="16"/>
  </w:num>
  <w:num w:numId="19">
    <w:abstractNumId w:val="23"/>
  </w:num>
  <w:num w:numId="20">
    <w:abstractNumId w:val="19"/>
  </w:num>
  <w:num w:numId="21">
    <w:abstractNumId w:val="17"/>
  </w:num>
  <w:num w:numId="22">
    <w:abstractNumId w:val="14"/>
  </w:num>
  <w:num w:numId="23">
    <w:abstractNumId w:val="18"/>
  </w:num>
  <w:num w:numId="24">
    <w:abstractNumId w:val="10"/>
  </w:num>
  <w:num w:numId="25">
    <w:abstractNumId w:val="1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1677"/>
    <w:rsid w:val="0000211C"/>
    <w:rsid w:val="00002984"/>
    <w:rsid w:val="00002F58"/>
    <w:rsid w:val="000048A5"/>
    <w:rsid w:val="00004A1B"/>
    <w:rsid w:val="00004EC4"/>
    <w:rsid w:val="00005755"/>
    <w:rsid w:val="000060AA"/>
    <w:rsid w:val="000076E3"/>
    <w:rsid w:val="00007B6F"/>
    <w:rsid w:val="00007D13"/>
    <w:rsid w:val="00007F71"/>
    <w:rsid w:val="00010B28"/>
    <w:rsid w:val="0001194D"/>
    <w:rsid w:val="00011E09"/>
    <w:rsid w:val="00013CA2"/>
    <w:rsid w:val="00014188"/>
    <w:rsid w:val="00014B58"/>
    <w:rsid w:val="00015960"/>
    <w:rsid w:val="00015DEB"/>
    <w:rsid w:val="00016198"/>
    <w:rsid w:val="0001630C"/>
    <w:rsid w:val="000169B2"/>
    <w:rsid w:val="00016B30"/>
    <w:rsid w:val="00020BE0"/>
    <w:rsid w:val="0002170D"/>
    <w:rsid w:val="00022AD1"/>
    <w:rsid w:val="00023AE4"/>
    <w:rsid w:val="00023FC0"/>
    <w:rsid w:val="0002430C"/>
    <w:rsid w:val="00024C00"/>
    <w:rsid w:val="00024CDC"/>
    <w:rsid w:val="00024DFF"/>
    <w:rsid w:val="00025018"/>
    <w:rsid w:val="00025399"/>
    <w:rsid w:val="00025ADE"/>
    <w:rsid w:val="00026A36"/>
    <w:rsid w:val="00026BA6"/>
    <w:rsid w:val="00026FBE"/>
    <w:rsid w:val="0003009D"/>
    <w:rsid w:val="000309FC"/>
    <w:rsid w:val="000318B2"/>
    <w:rsid w:val="00031A3C"/>
    <w:rsid w:val="00032040"/>
    <w:rsid w:val="0003242D"/>
    <w:rsid w:val="00032722"/>
    <w:rsid w:val="00032CA1"/>
    <w:rsid w:val="0003450D"/>
    <w:rsid w:val="00034753"/>
    <w:rsid w:val="00034B2B"/>
    <w:rsid w:val="00035C8E"/>
    <w:rsid w:val="00036A12"/>
    <w:rsid w:val="000379D6"/>
    <w:rsid w:val="00037C1F"/>
    <w:rsid w:val="00037F6D"/>
    <w:rsid w:val="00041DE9"/>
    <w:rsid w:val="00042A01"/>
    <w:rsid w:val="00044207"/>
    <w:rsid w:val="000457DA"/>
    <w:rsid w:val="00046791"/>
    <w:rsid w:val="00046993"/>
    <w:rsid w:val="00050795"/>
    <w:rsid w:val="00050E73"/>
    <w:rsid w:val="00051D63"/>
    <w:rsid w:val="00052197"/>
    <w:rsid w:val="00053A6D"/>
    <w:rsid w:val="00053BD5"/>
    <w:rsid w:val="0005550D"/>
    <w:rsid w:val="0005557C"/>
    <w:rsid w:val="00061BF4"/>
    <w:rsid w:val="00062C19"/>
    <w:rsid w:val="00062DB0"/>
    <w:rsid w:val="000637D3"/>
    <w:rsid w:val="00063911"/>
    <w:rsid w:val="00064832"/>
    <w:rsid w:val="000669B4"/>
    <w:rsid w:val="00066DCB"/>
    <w:rsid w:val="000707DF"/>
    <w:rsid w:val="00071EC6"/>
    <w:rsid w:val="00071FA1"/>
    <w:rsid w:val="00072D6A"/>
    <w:rsid w:val="00072F15"/>
    <w:rsid w:val="00074B3F"/>
    <w:rsid w:val="00074B71"/>
    <w:rsid w:val="00076234"/>
    <w:rsid w:val="00077122"/>
    <w:rsid w:val="0007777C"/>
    <w:rsid w:val="00077DB8"/>
    <w:rsid w:val="00080B9A"/>
    <w:rsid w:val="0008106A"/>
    <w:rsid w:val="00081194"/>
    <w:rsid w:val="00081561"/>
    <w:rsid w:val="000834A0"/>
    <w:rsid w:val="000835F8"/>
    <w:rsid w:val="000843C0"/>
    <w:rsid w:val="00084BE3"/>
    <w:rsid w:val="00085E0B"/>
    <w:rsid w:val="00086475"/>
    <w:rsid w:val="0008687E"/>
    <w:rsid w:val="0008711D"/>
    <w:rsid w:val="00090341"/>
    <w:rsid w:val="00090523"/>
    <w:rsid w:val="000906E0"/>
    <w:rsid w:val="00090705"/>
    <w:rsid w:val="0009097A"/>
    <w:rsid w:val="00090AB7"/>
    <w:rsid w:val="00090D43"/>
    <w:rsid w:val="000918A1"/>
    <w:rsid w:val="00091921"/>
    <w:rsid w:val="00091E52"/>
    <w:rsid w:val="00092067"/>
    <w:rsid w:val="000928A2"/>
    <w:rsid w:val="000938B7"/>
    <w:rsid w:val="000945A6"/>
    <w:rsid w:val="00096ADF"/>
    <w:rsid w:val="00096D8E"/>
    <w:rsid w:val="00096DA7"/>
    <w:rsid w:val="00097206"/>
    <w:rsid w:val="00097B2B"/>
    <w:rsid w:val="000A0B49"/>
    <w:rsid w:val="000A0D45"/>
    <w:rsid w:val="000A25CC"/>
    <w:rsid w:val="000A3486"/>
    <w:rsid w:val="000A3BF6"/>
    <w:rsid w:val="000A5242"/>
    <w:rsid w:val="000A5249"/>
    <w:rsid w:val="000A5AB5"/>
    <w:rsid w:val="000A7224"/>
    <w:rsid w:val="000B3543"/>
    <w:rsid w:val="000B409A"/>
    <w:rsid w:val="000B4703"/>
    <w:rsid w:val="000B4DEA"/>
    <w:rsid w:val="000B522D"/>
    <w:rsid w:val="000B635A"/>
    <w:rsid w:val="000B6428"/>
    <w:rsid w:val="000B68FD"/>
    <w:rsid w:val="000B6A52"/>
    <w:rsid w:val="000B738C"/>
    <w:rsid w:val="000B7575"/>
    <w:rsid w:val="000B791A"/>
    <w:rsid w:val="000C34E6"/>
    <w:rsid w:val="000C4562"/>
    <w:rsid w:val="000C49BE"/>
    <w:rsid w:val="000C4B4C"/>
    <w:rsid w:val="000C682C"/>
    <w:rsid w:val="000C6B4C"/>
    <w:rsid w:val="000C753F"/>
    <w:rsid w:val="000C7B7F"/>
    <w:rsid w:val="000C7FB9"/>
    <w:rsid w:val="000D0242"/>
    <w:rsid w:val="000D3EB8"/>
    <w:rsid w:val="000D480D"/>
    <w:rsid w:val="000E026A"/>
    <w:rsid w:val="000E03C6"/>
    <w:rsid w:val="000E0E6D"/>
    <w:rsid w:val="000E1BC2"/>
    <w:rsid w:val="000E3353"/>
    <w:rsid w:val="000E40D1"/>
    <w:rsid w:val="000E4176"/>
    <w:rsid w:val="000E4661"/>
    <w:rsid w:val="000E5BAD"/>
    <w:rsid w:val="000E5E9F"/>
    <w:rsid w:val="000E6AA0"/>
    <w:rsid w:val="000E6C16"/>
    <w:rsid w:val="000E6D74"/>
    <w:rsid w:val="000E77BD"/>
    <w:rsid w:val="000F1CE4"/>
    <w:rsid w:val="000F232B"/>
    <w:rsid w:val="000F29B0"/>
    <w:rsid w:val="000F307F"/>
    <w:rsid w:val="000F3ECE"/>
    <w:rsid w:val="000F4148"/>
    <w:rsid w:val="000F4574"/>
    <w:rsid w:val="000F4770"/>
    <w:rsid w:val="000F6859"/>
    <w:rsid w:val="000F71B3"/>
    <w:rsid w:val="000F7F66"/>
    <w:rsid w:val="00101CD4"/>
    <w:rsid w:val="0010451D"/>
    <w:rsid w:val="001062AF"/>
    <w:rsid w:val="00106373"/>
    <w:rsid w:val="00107108"/>
    <w:rsid w:val="00107A4B"/>
    <w:rsid w:val="00111818"/>
    <w:rsid w:val="0011193E"/>
    <w:rsid w:val="00111AC6"/>
    <w:rsid w:val="001134CD"/>
    <w:rsid w:val="001135E0"/>
    <w:rsid w:val="0011745A"/>
    <w:rsid w:val="001176DA"/>
    <w:rsid w:val="00117D31"/>
    <w:rsid w:val="00122924"/>
    <w:rsid w:val="001233CA"/>
    <w:rsid w:val="0012463E"/>
    <w:rsid w:val="00125EF7"/>
    <w:rsid w:val="00126576"/>
    <w:rsid w:val="001273BC"/>
    <w:rsid w:val="00127E8C"/>
    <w:rsid w:val="00130B3A"/>
    <w:rsid w:val="00135476"/>
    <w:rsid w:val="0013588C"/>
    <w:rsid w:val="0013701A"/>
    <w:rsid w:val="001370C0"/>
    <w:rsid w:val="00137E4F"/>
    <w:rsid w:val="00140403"/>
    <w:rsid w:val="00140DB5"/>
    <w:rsid w:val="00141585"/>
    <w:rsid w:val="00142201"/>
    <w:rsid w:val="0014265C"/>
    <w:rsid w:val="001428F9"/>
    <w:rsid w:val="00142E06"/>
    <w:rsid w:val="001436CE"/>
    <w:rsid w:val="00146218"/>
    <w:rsid w:val="0014679C"/>
    <w:rsid w:val="001469AB"/>
    <w:rsid w:val="00146B89"/>
    <w:rsid w:val="001470D6"/>
    <w:rsid w:val="001502A6"/>
    <w:rsid w:val="001503A0"/>
    <w:rsid w:val="00150C91"/>
    <w:rsid w:val="00151D20"/>
    <w:rsid w:val="00151D63"/>
    <w:rsid w:val="00151E88"/>
    <w:rsid w:val="0015227D"/>
    <w:rsid w:val="001529B9"/>
    <w:rsid w:val="00152A26"/>
    <w:rsid w:val="00152EFF"/>
    <w:rsid w:val="00153A41"/>
    <w:rsid w:val="001547EE"/>
    <w:rsid w:val="00154820"/>
    <w:rsid w:val="00155DD8"/>
    <w:rsid w:val="001564F2"/>
    <w:rsid w:val="0015650F"/>
    <w:rsid w:val="00160589"/>
    <w:rsid w:val="00160E2A"/>
    <w:rsid w:val="00161A85"/>
    <w:rsid w:val="00162618"/>
    <w:rsid w:val="00162E2C"/>
    <w:rsid w:val="00163201"/>
    <w:rsid w:val="001636F5"/>
    <w:rsid w:val="00165166"/>
    <w:rsid w:val="00165895"/>
    <w:rsid w:val="00165A7B"/>
    <w:rsid w:val="00165E88"/>
    <w:rsid w:val="0016795E"/>
    <w:rsid w:val="00170834"/>
    <w:rsid w:val="0017132B"/>
    <w:rsid w:val="00173095"/>
    <w:rsid w:val="00173B33"/>
    <w:rsid w:val="00174C99"/>
    <w:rsid w:val="00176173"/>
    <w:rsid w:val="00177701"/>
    <w:rsid w:val="001777F4"/>
    <w:rsid w:val="00181A25"/>
    <w:rsid w:val="00182465"/>
    <w:rsid w:val="001837C3"/>
    <w:rsid w:val="00185BEE"/>
    <w:rsid w:val="00185C4C"/>
    <w:rsid w:val="00186643"/>
    <w:rsid w:val="001873A8"/>
    <w:rsid w:val="00187561"/>
    <w:rsid w:val="00190761"/>
    <w:rsid w:val="00192B74"/>
    <w:rsid w:val="001938BF"/>
    <w:rsid w:val="0019507C"/>
    <w:rsid w:val="0019585B"/>
    <w:rsid w:val="00196804"/>
    <w:rsid w:val="001A05EF"/>
    <w:rsid w:val="001A0CF9"/>
    <w:rsid w:val="001A13DA"/>
    <w:rsid w:val="001A1F45"/>
    <w:rsid w:val="001A293F"/>
    <w:rsid w:val="001A2948"/>
    <w:rsid w:val="001A3448"/>
    <w:rsid w:val="001A468B"/>
    <w:rsid w:val="001A607D"/>
    <w:rsid w:val="001A74F5"/>
    <w:rsid w:val="001B013D"/>
    <w:rsid w:val="001B05B0"/>
    <w:rsid w:val="001B2070"/>
    <w:rsid w:val="001B222F"/>
    <w:rsid w:val="001B31D0"/>
    <w:rsid w:val="001B33C7"/>
    <w:rsid w:val="001B3554"/>
    <w:rsid w:val="001B3763"/>
    <w:rsid w:val="001B4116"/>
    <w:rsid w:val="001B4FAC"/>
    <w:rsid w:val="001B538F"/>
    <w:rsid w:val="001B6361"/>
    <w:rsid w:val="001B6DDB"/>
    <w:rsid w:val="001B7448"/>
    <w:rsid w:val="001C0E18"/>
    <w:rsid w:val="001C24F8"/>
    <w:rsid w:val="001C2D8D"/>
    <w:rsid w:val="001C37FF"/>
    <w:rsid w:val="001C39E5"/>
    <w:rsid w:val="001C4F77"/>
    <w:rsid w:val="001C5A48"/>
    <w:rsid w:val="001C64ED"/>
    <w:rsid w:val="001C722B"/>
    <w:rsid w:val="001C7EB5"/>
    <w:rsid w:val="001D2D57"/>
    <w:rsid w:val="001D44D7"/>
    <w:rsid w:val="001D5A59"/>
    <w:rsid w:val="001D768A"/>
    <w:rsid w:val="001E09A9"/>
    <w:rsid w:val="001E0EED"/>
    <w:rsid w:val="001E127A"/>
    <w:rsid w:val="001E22EF"/>
    <w:rsid w:val="001E3223"/>
    <w:rsid w:val="001E36F8"/>
    <w:rsid w:val="001E5D91"/>
    <w:rsid w:val="001E663A"/>
    <w:rsid w:val="001E766D"/>
    <w:rsid w:val="001E7EE1"/>
    <w:rsid w:val="001F0A79"/>
    <w:rsid w:val="001F29F1"/>
    <w:rsid w:val="001F4F03"/>
    <w:rsid w:val="001F5D61"/>
    <w:rsid w:val="00202647"/>
    <w:rsid w:val="002027CA"/>
    <w:rsid w:val="00202CAC"/>
    <w:rsid w:val="00205680"/>
    <w:rsid w:val="00205B0C"/>
    <w:rsid w:val="00205FFD"/>
    <w:rsid w:val="00206147"/>
    <w:rsid w:val="00207067"/>
    <w:rsid w:val="00207A13"/>
    <w:rsid w:val="00210782"/>
    <w:rsid w:val="002113FD"/>
    <w:rsid w:val="00211B95"/>
    <w:rsid w:val="00213EBA"/>
    <w:rsid w:val="00215895"/>
    <w:rsid w:val="00215E9D"/>
    <w:rsid w:val="002165A0"/>
    <w:rsid w:val="002168DE"/>
    <w:rsid w:val="00216F3E"/>
    <w:rsid w:val="0022124A"/>
    <w:rsid w:val="00221364"/>
    <w:rsid w:val="002220BE"/>
    <w:rsid w:val="00222409"/>
    <w:rsid w:val="00222700"/>
    <w:rsid w:val="0022480A"/>
    <w:rsid w:val="00224AD5"/>
    <w:rsid w:val="00224AF3"/>
    <w:rsid w:val="00224EFE"/>
    <w:rsid w:val="00227921"/>
    <w:rsid w:val="00227CDE"/>
    <w:rsid w:val="00227DE9"/>
    <w:rsid w:val="00232ED6"/>
    <w:rsid w:val="00233333"/>
    <w:rsid w:val="00234BAD"/>
    <w:rsid w:val="00235B9C"/>
    <w:rsid w:val="00236D6F"/>
    <w:rsid w:val="002378E4"/>
    <w:rsid w:val="00240B3A"/>
    <w:rsid w:val="00240EED"/>
    <w:rsid w:val="002413FD"/>
    <w:rsid w:val="002420F0"/>
    <w:rsid w:val="00242691"/>
    <w:rsid w:val="00242BFE"/>
    <w:rsid w:val="00242E11"/>
    <w:rsid w:val="00243494"/>
    <w:rsid w:val="00244B4B"/>
    <w:rsid w:val="002450B1"/>
    <w:rsid w:val="0024584A"/>
    <w:rsid w:val="00251AA7"/>
    <w:rsid w:val="00251FEE"/>
    <w:rsid w:val="0025208F"/>
    <w:rsid w:val="00252BF3"/>
    <w:rsid w:val="0025491E"/>
    <w:rsid w:val="00255988"/>
    <w:rsid w:val="00257232"/>
    <w:rsid w:val="00260C7A"/>
    <w:rsid w:val="00260E8F"/>
    <w:rsid w:val="0026131F"/>
    <w:rsid w:val="002613D4"/>
    <w:rsid w:val="00264933"/>
    <w:rsid w:val="002667D0"/>
    <w:rsid w:val="00266934"/>
    <w:rsid w:val="00266B4C"/>
    <w:rsid w:val="00267CCE"/>
    <w:rsid w:val="002740B3"/>
    <w:rsid w:val="00276987"/>
    <w:rsid w:val="002810D4"/>
    <w:rsid w:val="00281FA2"/>
    <w:rsid w:val="00282C10"/>
    <w:rsid w:val="002837D7"/>
    <w:rsid w:val="00283F45"/>
    <w:rsid w:val="002844A0"/>
    <w:rsid w:val="00284B56"/>
    <w:rsid w:val="00284FA6"/>
    <w:rsid w:val="00286826"/>
    <w:rsid w:val="00292D81"/>
    <w:rsid w:val="00294569"/>
    <w:rsid w:val="0029498A"/>
    <w:rsid w:val="0029592F"/>
    <w:rsid w:val="00297595"/>
    <w:rsid w:val="00297888"/>
    <w:rsid w:val="002A0693"/>
    <w:rsid w:val="002A12F5"/>
    <w:rsid w:val="002A4E2A"/>
    <w:rsid w:val="002A5E31"/>
    <w:rsid w:val="002A7C78"/>
    <w:rsid w:val="002B10A2"/>
    <w:rsid w:val="002B2119"/>
    <w:rsid w:val="002B2195"/>
    <w:rsid w:val="002B3C3A"/>
    <w:rsid w:val="002B3D45"/>
    <w:rsid w:val="002B3DF3"/>
    <w:rsid w:val="002B4BE4"/>
    <w:rsid w:val="002B4CF7"/>
    <w:rsid w:val="002C1899"/>
    <w:rsid w:val="002C3ABC"/>
    <w:rsid w:val="002C464B"/>
    <w:rsid w:val="002C52DF"/>
    <w:rsid w:val="002C542B"/>
    <w:rsid w:val="002C59E2"/>
    <w:rsid w:val="002C5D10"/>
    <w:rsid w:val="002C67B6"/>
    <w:rsid w:val="002C7F54"/>
    <w:rsid w:val="002D00B7"/>
    <w:rsid w:val="002D010F"/>
    <w:rsid w:val="002D0E61"/>
    <w:rsid w:val="002D2921"/>
    <w:rsid w:val="002D2A13"/>
    <w:rsid w:val="002D3591"/>
    <w:rsid w:val="002D6EC0"/>
    <w:rsid w:val="002D77AC"/>
    <w:rsid w:val="002E0678"/>
    <w:rsid w:val="002E1EBA"/>
    <w:rsid w:val="002E21B1"/>
    <w:rsid w:val="002E2E73"/>
    <w:rsid w:val="002E2FD2"/>
    <w:rsid w:val="002E3346"/>
    <w:rsid w:val="002E532F"/>
    <w:rsid w:val="002E5437"/>
    <w:rsid w:val="002E5BB8"/>
    <w:rsid w:val="002E67C4"/>
    <w:rsid w:val="002E712A"/>
    <w:rsid w:val="002F07E9"/>
    <w:rsid w:val="002F09AD"/>
    <w:rsid w:val="002F0FF8"/>
    <w:rsid w:val="002F1FDD"/>
    <w:rsid w:val="002F3945"/>
    <w:rsid w:val="002F5D6F"/>
    <w:rsid w:val="002F70B8"/>
    <w:rsid w:val="002F717C"/>
    <w:rsid w:val="002F7517"/>
    <w:rsid w:val="002F7D81"/>
    <w:rsid w:val="0030309D"/>
    <w:rsid w:val="003035B3"/>
    <w:rsid w:val="00304A7A"/>
    <w:rsid w:val="003060CA"/>
    <w:rsid w:val="00306141"/>
    <w:rsid w:val="00306FAD"/>
    <w:rsid w:val="00307300"/>
    <w:rsid w:val="00307591"/>
    <w:rsid w:val="00307BFE"/>
    <w:rsid w:val="00307D2A"/>
    <w:rsid w:val="00312173"/>
    <w:rsid w:val="003137FD"/>
    <w:rsid w:val="00314C35"/>
    <w:rsid w:val="00314D58"/>
    <w:rsid w:val="00314DAD"/>
    <w:rsid w:val="003161EB"/>
    <w:rsid w:val="00316443"/>
    <w:rsid w:val="0031661A"/>
    <w:rsid w:val="003170BD"/>
    <w:rsid w:val="00317662"/>
    <w:rsid w:val="00317B7A"/>
    <w:rsid w:val="00317C94"/>
    <w:rsid w:val="003200B0"/>
    <w:rsid w:val="0032043B"/>
    <w:rsid w:val="00320970"/>
    <w:rsid w:val="00320C02"/>
    <w:rsid w:val="003226B7"/>
    <w:rsid w:val="00325A01"/>
    <w:rsid w:val="003263FE"/>
    <w:rsid w:val="00326441"/>
    <w:rsid w:val="00326BEE"/>
    <w:rsid w:val="00326EB5"/>
    <w:rsid w:val="003270AB"/>
    <w:rsid w:val="00327A09"/>
    <w:rsid w:val="00327AD8"/>
    <w:rsid w:val="003306F5"/>
    <w:rsid w:val="00330E27"/>
    <w:rsid w:val="00332233"/>
    <w:rsid w:val="003328B7"/>
    <w:rsid w:val="00335D11"/>
    <w:rsid w:val="0033622E"/>
    <w:rsid w:val="00337C1A"/>
    <w:rsid w:val="00337DB7"/>
    <w:rsid w:val="00337FC6"/>
    <w:rsid w:val="00340216"/>
    <w:rsid w:val="003405AA"/>
    <w:rsid w:val="00340912"/>
    <w:rsid w:val="00340D5A"/>
    <w:rsid w:val="0034159C"/>
    <w:rsid w:val="003419D7"/>
    <w:rsid w:val="00341F19"/>
    <w:rsid w:val="003421D4"/>
    <w:rsid w:val="0034230B"/>
    <w:rsid w:val="003436F0"/>
    <w:rsid w:val="003444A3"/>
    <w:rsid w:val="00344570"/>
    <w:rsid w:val="00344E8A"/>
    <w:rsid w:val="00345793"/>
    <w:rsid w:val="00346D98"/>
    <w:rsid w:val="00347A2F"/>
    <w:rsid w:val="00347A43"/>
    <w:rsid w:val="0035033C"/>
    <w:rsid w:val="00351016"/>
    <w:rsid w:val="003532F7"/>
    <w:rsid w:val="00354DEA"/>
    <w:rsid w:val="00355132"/>
    <w:rsid w:val="00360370"/>
    <w:rsid w:val="003619D5"/>
    <w:rsid w:val="003634F4"/>
    <w:rsid w:val="00364B0B"/>
    <w:rsid w:val="003652C0"/>
    <w:rsid w:val="00366AFA"/>
    <w:rsid w:val="00366F5F"/>
    <w:rsid w:val="00366FD4"/>
    <w:rsid w:val="00367A56"/>
    <w:rsid w:val="00371269"/>
    <w:rsid w:val="00373747"/>
    <w:rsid w:val="0037380F"/>
    <w:rsid w:val="00373914"/>
    <w:rsid w:val="00374DFC"/>
    <w:rsid w:val="0037608B"/>
    <w:rsid w:val="00376DCD"/>
    <w:rsid w:val="00377542"/>
    <w:rsid w:val="0038154D"/>
    <w:rsid w:val="00382BDD"/>
    <w:rsid w:val="00385C8E"/>
    <w:rsid w:val="00386CAB"/>
    <w:rsid w:val="00390C3B"/>
    <w:rsid w:val="00393B83"/>
    <w:rsid w:val="00395197"/>
    <w:rsid w:val="00395FD5"/>
    <w:rsid w:val="00396069"/>
    <w:rsid w:val="003962A5"/>
    <w:rsid w:val="00396863"/>
    <w:rsid w:val="003A03D7"/>
    <w:rsid w:val="003A140A"/>
    <w:rsid w:val="003A1CCC"/>
    <w:rsid w:val="003A2789"/>
    <w:rsid w:val="003A2F07"/>
    <w:rsid w:val="003A6D1C"/>
    <w:rsid w:val="003A73F7"/>
    <w:rsid w:val="003A75CA"/>
    <w:rsid w:val="003B16E5"/>
    <w:rsid w:val="003B2223"/>
    <w:rsid w:val="003B332C"/>
    <w:rsid w:val="003B3405"/>
    <w:rsid w:val="003B3C86"/>
    <w:rsid w:val="003B4099"/>
    <w:rsid w:val="003B4602"/>
    <w:rsid w:val="003B4A01"/>
    <w:rsid w:val="003B75A1"/>
    <w:rsid w:val="003B78ED"/>
    <w:rsid w:val="003B7DD0"/>
    <w:rsid w:val="003C154F"/>
    <w:rsid w:val="003C15DD"/>
    <w:rsid w:val="003C193B"/>
    <w:rsid w:val="003C1DC3"/>
    <w:rsid w:val="003C20ED"/>
    <w:rsid w:val="003C3B11"/>
    <w:rsid w:val="003C4333"/>
    <w:rsid w:val="003C4CA3"/>
    <w:rsid w:val="003C54DB"/>
    <w:rsid w:val="003C5BEF"/>
    <w:rsid w:val="003C616A"/>
    <w:rsid w:val="003C74A1"/>
    <w:rsid w:val="003D0AA4"/>
    <w:rsid w:val="003D0B55"/>
    <w:rsid w:val="003D15CA"/>
    <w:rsid w:val="003D162F"/>
    <w:rsid w:val="003D1A75"/>
    <w:rsid w:val="003D2A78"/>
    <w:rsid w:val="003D2D4D"/>
    <w:rsid w:val="003D2E03"/>
    <w:rsid w:val="003D390E"/>
    <w:rsid w:val="003D50A5"/>
    <w:rsid w:val="003D5B21"/>
    <w:rsid w:val="003D7EAD"/>
    <w:rsid w:val="003E0360"/>
    <w:rsid w:val="003E06B1"/>
    <w:rsid w:val="003E07A1"/>
    <w:rsid w:val="003E2421"/>
    <w:rsid w:val="003E375E"/>
    <w:rsid w:val="003E44A1"/>
    <w:rsid w:val="003E45AB"/>
    <w:rsid w:val="003E592A"/>
    <w:rsid w:val="003E5F99"/>
    <w:rsid w:val="003E6063"/>
    <w:rsid w:val="003E701F"/>
    <w:rsid w:val="003E7585"/>
    <w:rsid w:val="003E7903"/>
    <w:rsid w:val="003E7929"/>
    <w:rsid w:val="003F2DD8"/>
    <w:rsid w:val="003F2FDA"/>
    <w:rsid w:val="003F4DC4"/>
    <w:rsid w:val="003F6978"/>
    <w:rsid w:val="00400A66"/>
    <w:rsid w:val="00400D1F"/>
    <w:rsid w:val="00401054"/>
    <w:rsid w:val="004015A3"/>
    <w:rsid w:val="00401BEA"/>
    <w:rsid w:val="00401EAE"/>
    <w:rsid w:val="00401F51"/>
    <w:rsid w:val="0040295D"/>
    <w:rsid w:val="0040327E"/>
    <w:rsid w:val="00404431"/>
    <w:rsid w:val="00404949"/>
    <w:rsid w:val="00404D77"/>
    <w:rsid w:val="00404E51"/>
    <w:rsid w:val="00405EB8"/>
    <w:rsid w:val="004064A6"/>
    <w:rsid w:val="004066F8"/>
    <w:rsid w:val="004070F3"/>
    <w:rsid w:val="004071C2"/>
    <w:rsid w:val="00407828"/>
    <w:rsid w:val="004102A6"/>
    <w:rsid w:val="00410932"/>
    <w:rsid w:val="004110C7"/>
    <w:rsid w:val="00413205"/>
    <w:rsid w:val="004175CB"/>
    <w:rsid w:val="004176DE"/>
    <w:rsid w:val="0041798A"/>
    <w:rsid w:val="00421152"/>
    <w:rsid w:val="0042140A"/>
    <w:rsid w:val="004218B6"/>
    <w:rsid w:val="00422FC5"/>
    <w:rsid w:val="0042421D"/>
    <w:rsid w:val="00426D80"/>
    <w:rsid w:val="00426DD6"/>
    <w:rsid w:val="00431D6A"/>
    <w:rsid w:val="00433326"/>
    <w:rsid w:val="004334CA"/>
    <w:rsid w:val="004337C9"/>
    <w:rsid w:val="00433C34"/>
    <w:rsid w:val="00434C22"/>
    <w:rsid w:val="0043531B"/>
    <w:rsid w:val="00435BA6"/>
    <w:rsid w:val="004360E1"/>
    <w:rsid w:val="0043671B"/>
    <w:rsid w:val="004376DC"/>
    <w:rsid w:val="00437BBF"/>
    <w:rsid w:val="00440893"/>
    <w:rsid w:val="00440D21"/>
    <w:rsid w:val="00441DE5"/>
    <w:rsid w:val="00446512"/>
    <w:rsid w:val="00446DDE"/>
    <w:rsid w:val="004478A3"/>
    <w:rsid w:val="004509DF"/>
    <w:rsid w:val="00451BBD"/>
    <w:rsid w:val="004523A7"/>
    <w:rsid w:val="004524D4"/>
    <w:rsid w:val="0045367B"/>
    <w:rsid w:val="0045386A"/>
    <w:rsid w:val="00457827"/>
    <w:rsid w:val="00457A2F"/>
    <w:rsid w:val="00460217"/>
    <w:rsid w:val="00460641"/>
    <w:rsid w:val="004612D3"/>
    <w:rsid w:val="00461956"/>
    <w:rsid w:val="00462A8F"/>
    <w:rsid w:val="00464FCE"/>
    <w:rsid w:val="004709C7"/>
    <w:rsid w:val="00470B44"/>
    <w:rsid w:val="00470C66"/>
    <w:rsid w:val="00470DF3"/>
    <w:rsid w:val="00471996"/>
    <w:rsid w:val="00473024"/>
    <w:rsid w:val="00473C00"/>
    <w:rsid w:val="004744E4"/>
    <w:rsid w:val="00474D2E"/>
    <w:rsid w:val="00474EA8"/>
    <w:rsid w:val="00476218"/>
    <w:rsid w:val="004765D5"/>
    <w:rsid w:val="0047662B"/>
    <w:rsid w:val="004767E4"/>
    <w:rsid w:val="0047738D"/>
    <w:rsid w:val="00480F5A"/>
    <w:rsid w:val="004815B8"/>
    <w:rsid w:val="004820D1"/>
    <w:rsid w:val="0048393A"/>
    <w:rsid w:val="004844F5"/>
    <w:rsid w:val="0048545E"/>
    <w:rsid w:val="00485677"/>
    <w:rsid w:val="00485809"/>
    <w:rsid w:val="00487469"/>
    <w:rsid w:val="004875DE"/>
    <w:rsid w:val="004902CE"/>
    <w:rsid w:val="004904E7"/>
    <w:rsid w:val="00492033"/>
    <w:rsid w:val="00492C17"/>
    <w:rsid w:val="00493084"/>
    <w:rsid w:val="004930C3"/>
    <w:rsid w:val="0049347C"/>
    <w:rsid w:val="00497584"/>
    <w:rsid w:val="004976F0"/>
    <w:rsid w:val="004A0932"/>
    <w:rsid w:val="004A3620"/>
    <w:rsid w:val="004A3926"/>
    <w:rsid w:val="004A42BD"/>
    <w:rsid w:val="004A442A"/>
    <w:rsid w:val="004A53F2"/>
    <w:rsid w:val="004A746E"/>
    <w:rsid w:val="004B6C40"/>
    <w:rsid w:val="004B6F6F"/>
    <w:rsid w:val="004C0A36"/>
    <w:rsid w:val="004C0E02"/>
    <w:rsid w:val="004C17B4"/>
    <w:rsid w:val="004C29CE"/>
    <w:rsid w:val="004C3424"/>
    <w:rsid w:val="004C4113"/>
    <w:rsid w:val="004C426E"/>
    <w:rsid w:val="004C4FEC"/>
    <w:rsid w:val="004C6483"/>
    <w:rsid w:val="004C653B"/>
    <w:rsid w:val="004C65C7"/>
    <w:rsid w:val="004C65D0"/>
    <w:rsid w:val="004C74A4"/>
    <w:rsid w:val="004D04E6"/>
    <w:rsid w:val="004D0B50"/>
    <w:rsid w:val="004D0C20"/>
    <w:rsid w:val="004D5029"/>
    <w:rsid w:val="004D53F9"/>
    <w:rsid w:val="004D7760"/>
    <w:rsid w:val="004D7AD5"/>
    <w:rsid w:val="004D7C32"/>
    <w:rsid w:val="004E04BE"/>
    <w:rsid w:val="004E1F5A"/>
    <w:rsid w:val="004E1FAC"/>
    <w:rsid w:val="004E2562"/>
    <w:rsid w:val="004E4AB5"/>
    <w:rsid w:val="004E4FFF"/>
    <w:rsid w:val="004E5279"/>
    <w:rsid w:val="004E547A"/>
    <w:rsid w:val="004E58F6"/>
    <w:rsid w:val="004F0165"/>
    <w:rsid w:val="004F1207"/>
    <w:rsid w:val="004F264E"/>
    <w:rsid w:val="004F3B7D"/>
    <w:rsid w:val="004F59C8"/>
    <w:rsid w:val="004F5A0F"/>
    <w:rsid w:val="004F5C9A"/>
    <w:rsid w:val="004F5DD6"/>
    <w:rsid w:val="004F67B5"/>
    <w:rsid w:val="004F6837"/>
    <w:rsid w:val="004F6E09"/>
    <w:rsid w:val="004F7373"/>
    <w:rsid w:val="0050054E"/>
    <w:rsid w:val="0050092B"/>
    <w:rsid w:val="00500A75"/>
    <w:rsid w:val="00502263"/>
    <w:rsid w:val="00503322"/>
    <w:rsid w:val="005038CF"/>
    <w:rsid w:val="00503E2E"/>
    <w:rsid w:val="005047FD"/>
    <w:rsid w:val="00504CED"/>
    <w:rsid w:val="00504D3E"/>
    <w:rsid w:val="0050539F"/>
    <w:rsid w:val="00505CC4"/>
    <w:rsid w:val="005077E2"/>
    <w:rsid w:val="00507BFD"/>
    <w:rsid w:val="00507C8F"/>
    <w:rsid w:val="00511004"/>
    <w:rsid w:val="005122C2"/>
    <w:rsid w:val="0051333B"/>
    <w:rsid w:val="00513836"/>
    <w:rsid w:val="00513D4F"/>
    <w:rsid w:val="00514C70"/>
    <w:rsid w:val="0051536E"/>
    <w:rsid w:val="00515575"/>
    <w:rsid w:val="00517C58"/>
    <w:rsid w:val="005211FF"/>
    <w:rsid w:val="00521DC0"/>
    <w:rsid w:val="00523DD2"/>
    <w:rsid w:val="005247DF"/>
    <w:rsid w:val="00524829"/>
    <w:rsid w:val="00524F0A"/>
    <w:rsid w:val="00525421"/>
    <w:rsid w:val="00525FAE"/>
    <w:rsid w:val="0052724D"/>
    <w:rsid w:val="00527BC6"/>
    <w:rsid w:val="00527F4D"/>
    <w:rsid w:val="00533E46"/>
    <w:rsid w:val="00534C0E"/>
    <w:rsid w:val="00534E20"/>
    <w:rsid w:val="00536271"/>
    <w:rsid w:val="00536BDC"/>
    <w:rsid w:val="00537831"/>
    <w:rsid w:val="00537888"/>
    <w:rsid w:val="0054003B"/>
    <w:rsid w:val="005409ED"/>
    <w:rsid w:val="00540BA8"/>
    <w:rsid w:val="00540EAB"/>
    <w:rsid w:val="0054161F"/>
    <w:rsid w:val="00542ED6"/>
    <w:rsid w:val="00544A6A"/>
    <w:rsid w:val="00544D85"/>
    <w:rsid w:val="00545145"/>
    <w:rsid w:val="00545151"/>
    <w:rsid w:val="00546037"/>
    <w:rsid w:val="00546389"/>
    <w:rsid w:val="005472FD"/>
    <w:rsid w:val="00552AF0"/>
    <w:rsid w:val="00554B07"/>
    <w:rsid w:val="00554FF4"/>
    <w:rsid w:val="0055746C"/>
    <w:rsid w:val="0055778F"/>
    <w:rsid w:val="0056102E"/>
    <w:rsid w:val="00561B49"/>
    <w:rsid w:val="00561F86"/>
    <w:rsid w:val="00563145"/>
    <w:rsid w:val="00566C3A"/>
    <w:rsid w:val="00570C42"/>
    <w:rsid w:val="00570F5F"/>
    <w:rsid w:val="00571C51"/>
    <w:rsid w:val="0057213A"/>
    <w:rsid w:val="005724CF"/>
    <w:rsid w:val="00572C42"/>
    <w:rsid w:val="00574832"/>
    <w:rsid w:val="00575F98"/>
    <w:rsid w:val="0057614C"/>
    <w:rsid w:val="00576BAB"/>
    <w:rsid w:val="00576EFD"/>
    <w:rsid w:val="00577BB5"/>
    <w:rsid w:val="00577EF4"/>
    <w:rsid w:val="00580793"/>
    <w:rsid w:val="005807BB"/>
    <w:rsid w:val="00581139"/>
    <w:rsid w:val="0058116A"/>
    <w:rsid w:val="005818E2"/>
    <w:rsid w:val="00582CEF"/>
    <w:rsid w:val="00582ED0"/>
    <w:rsid w:val="00583660"/>
    <w:rsid w:val="00583AA1"/>
    <w:rsid w:val="00585811"/>
    <w:rsid w:val="00585A83"/>
    <w:rsid w:val="00587172"/>
    <w:rsid w:val="00587435"/>
    <w:rsid w:val="00587A48"/>
    <w:rsid w:val="00591D06"/>
    <w:rsid w:val="005921A2"/>
    <w:rsid w:val="0059237D"/>
    <w:rsid w:val="00593051"/>
    <w:rsid w:val="0059315D"/>
    <w:rsid w:val="00593ABF"/>
    <w:rsid w:val="00594815"/>
    <w:rsid w:val="005948DD"/>
    <w:rsid w:val="00594D56"/>
    <w:rsid w:val="00594EAC"/>
    <w:rsid w:val="0059512C"/>
    <w:rsid w:val="00597425"/>
    <w:rsid w:val="0059749F"/>
    <w:rsid w:val="005979A7"/>
    <w:rsid w:val="005A173A"/>
    <w:rsid w:val="005A3182"/>
    <w:rsid w:val="005A52BB"/>
    <w:rsid w:val="005A5CE9"/>
    <w:rsid w:val="005A7ABA"/>
    <w:rsid w:val="005A7AD6"/>
    <w:rsid w:val="005A7B34"/>
    <w:rsid w:val="005B0E8F"/>
    <w:rsid w:val="005B2D81"/>
    <w:rsid w:val="005B3210"/>
    <w:rsid w:val="005B35FD"/>
    <w:rsid w:val="005B3A6F"/>
    <w:rsid w:val="005B3FA2"/>
    <w:rsid w:val="005B5398"/>
    <w:rsid w:val="005B53EC"/>
    <w:rsid w:val="005B5778"/>
    <w:rsid w:val="005B63DB"/>
    <w:rsid w:val="005B6522"/>
    <w:rsid w:val="005B7F19"/>
    <w:rsid w:val="005C0958"/>
    <w:rsid w:val="005C0CFB"/>
    <w:rsid w:val="005C0F48"/>
    <w:rsid w:val="005C10AC"/>
    <w:rsid w:val="005C1F12"/>
    <w:rsid w:val="005C2ED4"/>
    <w:rsid w:val="005C3036"/>
    <w:rsid w:val="005C33E6"/>
    <w:rsid w:val="005C3D2F"/>
    <w:rsid w:val="005C4571"/>
    <w:rsid w:val="005C4D05"/>
    <w:rsid w:val="005C55AF"/>
    <w:rsid w:val="005C628B"/>
    <w:rsid w:val="005C6D1A"/>
    <w:rsid w:val="005C6E93"/>
    <w:rsid w:val="005C7797"/>
    <w:rsid w:val="005C7A08"/>
    <w:rsid w:val="005D041E"/>
    <w:rsid w:val="005D24CC"/>
    <w:rsid w:val="005D26BD"/>
    <w:rsid w:val="005D3414"/>
    <w:rsid w:val="005D39F7"/>
    <w:rsid w:val="005D468D"/>
    <w:rsid w:val="005D4F30"/>
    <w:rsid w:val="005D6603"/>
    <w:rsid w:val="005D66DE"/>
    <w:rsid w:val="005D7DEB"/>
    <w:rsid w:val="005D7F5B"/>
    <w:rsid w:val="005D7FDC"/>
    <w:rsid w:val="005E1D2F"/>
    <w:rsid w:val="005E2202"/>
    <w:rsid w:val="005E2706"/>
    <w:rsid w:val="005E381E"/>
    <w:rsid w:val="005E3BA6"/>
    <w:rsid w:val="005E3D73"/>
    <w:rsid w:val="005E43D6"/>
    <w:rsid w:val="005E53EE"/>
    <w:rsid w:val="005E571C"/>
    <w:rsid w:val="005E764A"/>
    <w:rsid w:val="005F0759"/>
    <w:rsid w:val="005F0C10"/>
    <w:rsid w:val="005F1C75"/>
    <w:rsid w:val="005F2017"/>
    <w:rsid w:val="005F2328"/>
    <w:rsid w:val="005F5B0A"/>
    <w:rsid w:val="005F6452"/>
    <w:rsid w:val="005F69BE"/>
    <w:rsid w:val="005F6C72"/>
    <w:rsid w:val="00600FB4"/>
    <w:rsid w:val="00602676"/>
    <w:rsid w:val="0060280E"/>
    <w:rsid w:val="00602E2D"/>
    <w:rsid w:val="006047FB"/>
    <w:rsid w:val="00604D0C"/>
    <w:rsid w:val="0060566F"/>
    <w:rsid w:val="00607D2D"/>
    <w:rsid w:val="00611336"/>
    <w:rsid w:val="0061149A"/>
    <w:rsid w:val="00611AA4"/>
    <w:rsid w:val="0061258F"/>
    <w:rsid w:val="006137DA"/>
    <w:rsid w:val="00614056"/>
    <w:rsid w:val="00616536"/>
    <w:rsid w:val="00620B51"/>
    <w:rsid w:val="0062115D"/>
    <w:rsid w:val="0062264F"/>
    <w:rsid w:val="006232B3"/>
    <w:rsid w:val="006246E0"/>
    <w:rsid w:val="00624731"/>
    <w:rsid w:val="00624876"/>
    <w:rsid w:val="006251A1"/>
    <w:rsid w:val="006274C0"/>
    <w:rsid w:val="0062797C"/>
    <w:rsid w:val="006303A9"/>
    <w:rsid w:val="006305D3"/>
    <w:rsid w:val="006306CB"/>
    <w:rsid w:val="00630DD0"/>
    <w:rsid w:val="00631CEF"/>
    <w:rsid w:val="00632E65"/>
    <w:rsid w:val="00633A05"/>
    <w:rsid w:val="006345EC"/>
    <w:rsid w:val="006349C6"/>
    <w:rsid w:val="00637364"/>
    <w:rsid w:val="006405DC"/>
    <w:rsid w:val="00641C56"/>
    <w:rsid w:val="00641E44"/>
    <w:rsid w:val="00643012"/>
    <w:rsid w:val="00643BF2"/>
    <w:rsid w:val="00645064"/>
    <w:rsid w:val="0064609E"/>
    <w:rsid w:val="00646681"/>
    <w:rsid w:val="00647970"/>
    <w:rsid w:val="00652128"/>
    <w:rsid w:val="00652D61"/>
    <w:rsid w:val="00653847"/>
    <w:rsid w:val="00653B07"/>
    <w:rsid w:val="00655045"/>
    <w:rsid w:val="00656B68"/>
    <w:rsid w:val="00657A73"/>
    <w:rsid w:val="00657B81"/>
    <w:rsid w:val="00657BEE"/>
    <w:rsid w:val="006600E5"/>
    <w:rsid w:val="006621E2"/>
    <w:rsid w:val="00662F1F"/>
    <w:rsid w:val="00663A80"/>
    <w:rsid w:val="00665814"/>
    <w:rsid w:val="0066763B"/>
    <w:rsid w:val="00670C26"/>
    <w:rsid w:val="00671ECA"/>
    <w:rsid w:val="006725B3"/>
    <w:rsid w:val="00672739"/>
    <w:rsid w:val="00672FAF"/>
    <w:rsid w:val="0067304E"/>
    <w:rsid w:val="0067323B"/>
    <w:rsid w:val="006740CF"/>
    <w:rsid w:val="00675658"/>
    <w:rsid w:val="00675A4A"/>
    <w:rsid w:val="0067618E"/>
    <w:rsid w:val="006769F6"/>
    <w:rsid w:val="0068109E"/>
    <w:rsid w:val="00681D02"/>
    <w:rsid w:val="006835EB"/>
    <w:rsid w:val="00683795"/>
    <w:rsid w:val="00683FBA"/>
    <w:rsid w:val="00684237"/>
    <w:rsid w:val="00684AA4"/>
    <w:rsid w:val="00685588"/>
    <w:rsid w:val="00685740"/>
    <w:rsid w:val="00685CFF"/>
    <w:rsid w:val="006863CB"/>
    <w:rsid w:val="00686B59"/>
    <w:rsid w:val="00691210"/>
    <w:rsid w:val="00692E80"/>
    <w:rsid w:val="0069364D"/>
    <w:rsid w:val="00693B0D"/>
    <w:rsid w:val="00694374"/>
    <w:rsid w:val="00694D55"/>
    <w:rsid w:val="006958AC"/>
    <w:rsid w:val="00695EF5"/>
    <w:rsid w:val="006966FC"/>
    <w:rsid w:val="00697C54"/>
    <w:rsid w:val="006A0B00"/>
    <w:rsid w:val="006A45D5"/>
    <w:rsid w:val="006A5425"/>
    <w:rsid w:val="006A54F9"/>
    <w:rsid w:val="006A57FD"/>
    <w:rsid w:val="006A5E9D"/>
    <w:rsid w:val="006A5ECB"/>
    <w:rsid w:val="006A6084"/>
    <w:rsid w:val="006A6C3B"/>
    <w:rsid w:val="006A74C3"/>
    <w:rsid w:val="006A760A"/>
    <w:rsid w:val="006B09E6"/>
    <w:rsid w:val="006B0AE8"/>
    <w:rsid w:val="006B0FE3"/>
    <w:rsid w:val="006B12E9"/>
    <w:rsid w:val="006B17F8"/>
    <w:rsid w:val="006B21C9"/>
    <w:rsid w:val="006B23BE"/>
    <w:rsid w:val="006B2797"/>
    <w:rsid w:val="006B3B93"/>
    <w:rsid w:val="006B3D09"/>
    <w:rsid w:val="006B453C"/>
    <w:rsid w:val="006B5CEE"/>
    <w:rsid w:val="006B5ED4"/>
    <w:rsid w:val="006B64D3"/>
    <w:rsid w:val="006B6741"/>
    <w:rsid w:val="006B75B9"/>
    <w:rsid w:val="006B77EF"/>
    <w:rsid w:val="006B7D7F"/>
    <w:rsid w:val="006C2A6F"/>
    <w:rsid w:val="006C376B"/>
    <w:rsid w:val="006C4CC4"/>
    <w:rsid w:val="006C5DE5"/>
    <w:rsid w:val="006C5F58"/>
    <w:rsid w:val="006C7AB2"/>
    <w:rsid w:val="006D1402"/>
    <w:rsid w:val="006D1FB6"/>
    <w:rsid w:val="006D26D0"/>
    <w:rsid w:val="006D31AA"/>
    <w:rsid w:val="006D35E5"/>
    <w:rsid w:val="006D3BA7"/>
    <w:rsid w:val="006D45A1"/>
    <w:rsid w:val="006D6432"/>
    <w:rsid w:val="006D6F47"/>
    <w:rsid w:val="006E01B7"/>
    <w:rsid w:val="006E1D70"/>
    <w:rsid w:val="006E29DD"/>
    <w:rsid w:val="006E3025"/>
    <w:rsid w:val="006E31EC"/>
    <w:rsid w:val="006E49B9"/>
    <w:rsid w:val="006E4B45"/>
    <w:rsid w:val="006E7126"/>
    <w:rsid w:val="006F0EAC"/>
    <w:rsid w:val="006F232E"/>
    <w:rsid w:val="006F3010"/>
    <w:rsid w:val="006F3AFA"/>
    <w:rsid w:val="006F3DEA"/>
    <w:rsid w:val="006F53F8"/>
    <w:rsid w:val="006F70A9"/>
    <w:rsid w:val="006F7AE7"/>
    <w:rsid w:val="007000F8"/>
    <w:rsid w:val="00700CA4"/>
    <w:rsid w:val="00700CE5"/>
    <w:rsid w:val="00700FDC"/>
    <w:rsid w:val="007035C5"/>
    <w:rsid w:val="00705498"/>
    <w:rsid w:val="00705541"/>
    <w:rsid w:val="00705988"/>
    <w:rsid w:val="00706A9D"/>
    <w:rsid w:val="007109B0"/>
    <w:rsid w:val="00711FDE"/>
    <w:rsid w:val="007139C2"/>
    <w:rsid w:val="00714578"/>
    <w:rsid w:val="0071643A"/>
    <w:rsid w:val="00716AF9"/>
    <w:rsid w:val="007175CC"/>
    <w:rsid w:val="00720708"/>
    <w:rsid w:val="00720767"/>
    <w:rsid w:val="007209AF"/>
    <w:rsid w:val="00721BE7"/>
    <w:rsid w:val="0072291B"/>
    <w:rsid w:val="00723487"/>
    <w:rsid w:val="007237BB"/>
    <w:rsid w:val="007240A5"/>
    <w:rsid w:val="00724769"/>
    <w:rsid w:val="00725658"/>
    <w:rsid w:val="0072573C"/>
    <w:rsid w:val="00725805"/>
    <w:rsid w:val="00725852"/>
    <w:rsid w:val="00726667"/>
    <w:rsid w:val="00726790"/>
    <w:rsid w:val="00726BEA"/>
    <w:rsid w:val="00727091"/>
    <w:rsid w:val="00727DBD"/>
    <w:rsid w:val="00730A4D"/>
    <w:rsid w:val="00730BE5"/>
    <w:rsid w:val="00734131"/>
    <w:rsid w:val="00734460"/>
    <w:rsid w:val="007356D7"/>
    <w:rsid w:val="007358AB"/>
    <w:rsid w:val="00735CD0"/>
    <w:rsid w:val="0074093B"/>
    <w:rsid w:val="00740CBD"/>
    <w:rsid w:val="00742D11"/>
    <w:rsid w:val="007433F7"/>
    <w:rsid w:val="00743633"/>
    <w:rsid w:val="00744307"/>
    <w:rsid w:val="0074450F"/>
    <w:rsid w:val="00745842"/>
    <w:rsid w:val="00746273"/>
    <w:rsid w:val="00746F81"/>
    <w:rsid w:val="00750BBE"/>
    <w:rsid w:val="00752BB4"/>
    <w:rsid w:val="007543BB"/>
    <w:rsid w:val="00755EDF"/>
    <w:rsid w:val="00755F6B"/>
    <w:rsid w:val="0075694C"/>
    <w:rsid w:val="00761D5B"/>
    <w:rsid w:val="00762206"/>
    <w:rsid w:val="007626A3"/>
    <w:rsid w:val="00763781"/>
    <w:rsid w:val="00763C81"/>
    <w:rsid w:val="00764131"/>
    <w:rsid w:val="007648E0"/>
    <w:rsid w:val="00765A3E"/>
    <w:rsid w:val="0076649E"/>
    <w:rsid w:val="00766AE8"/>
    <w:rsid w:val="00767319"/>
    <w:rsid w:val="0077025A"/>
    <w:rsid w:val="0077071E"/>
    <w:rsid w:val="00770BD5"/>
    <w:rsid w:val="007711CE"/>
    <w:rsid w:val="007717B7"/>
    <w:rsid w:val="00772429"/>
    <w:rsid w:val="0077357C"/>
    <w:rsid w:val="00774654"/>
    <w:rsid w:val="00775107"/>
    <w:rsid w:val="007758A5"/>
    <w:rsid w:val="00775CF9"/>
    <w:rsid w:val="00776B8C"/>
    <w:rsid w:val="00777FF9"/>
    <w:rsid w:val="00780911"/>
    <w:rsid w:val="0078212C"/>
    <w:rsid w:val="00782131"/>
    <w:rsid w:val="00782496"/>
    <w:rsid w:val="007827DD"/>
    <w:rsid w:val="00783F91"/>
    <w:rsid w:val="00783FE0"/>
    <w:rsid w:val="007840F6"/>
    <w:rsid w:val="00786339"/>
    <w:rsid w:val="00786461"/>
    <w:rsid w:val="00787B30"/>
    <w:rsid w:val="00790212"/>
    <w:rsid w:val="007909A3"/>
    <w:rsid w:val="0079168D"/>
    <w:rsid w:val="0079187C"/>
    <w:rsid w:val="007931B6"/>
    <w:rsid w:val="007942E7"/>
    <w:rsid w:val="00794602"/>
    <w:rsid w:val="007954AE"/>
    <w:rsid w:val="0079657D"/>
    <w:rsid w:val="007967A6"/>
    <w:rsid w:val="007973F5"/>
    <w:rsid w:val="007A060E"/>
    <w:rsid w:val="007A062B"/>
    <w:rsid w:val="007A09BE"/>
    <w:rsid w:val="007A0D13"/>
    <w:rsid w:val="007A0DEC"/>
    <w:rsid w:val="007A1FB8"/>
    <w:rsid w:val="007A261F"/>
    <w:rsid w:val="007A2D56"/>
    <w:rsid w:val="007A313D"/>
    <w:rsid w:val="007A3BA1"/>
    <w:rsid w:val="007A4A90"/>
    <w:rsid w:val="007A4D62"/>
    <w:rsid w:val="007A4E0B"/>
    <w:rsid w:val="007A4F28"/>
    <w:rsid w:val="007A521A"/>
    <w:rsid w:val="007B0248"/>
    <w:rsid w:val="007B11FC"/>
    <w:rsid w:val="007B2B72"/>
    <w:rsid w:val="007B36CD"/>
    <w:rsid w:val="007B3776"/>
    <w:rsid w:val="007B4583"/>
    <w:rsid w:val="007B5DE0"/>
    <w:rsid w:val="007B6157"/>
    <w:rsid w:val="007B6264"/>
    <w:rsid w:val="007B7BC8"/>
    <w:rsid w:val="007C1530"/>
    <w:rsid w:val="007C17B1"/>
    <w:rsid w:val="007C23E1"/>
    <w:rsid w:val="007C2D57"/>
    <w:rsid w:val="007C37A4"/>
    <w:rsid w:val="007C5606"/>
    <w:rsid w:val="007C5F69"/>
    <w:rsid w:val="007C68B1"/>
    <w:rsid w:val="007D09ED"/>
    <w:rsid w:val="007D0CC5"/>
    <w:rsid w:val="007D1437"/>
    <w:rsid w:val="007D2970"/>
    <w:rsid w:val="007D3779"/>
    <w:rsid w:val="007D3976"/>
    <w:rsid w:val="007D3CDA"/>
    <w:rsid w:val="007D425E"/>
    <w:rsid w:val="007D4DE9"/>
    <w:rsid w:val="007D4F20"/>
    <w:rsid w:val="007D563A"/>
    <w:rsid w:val="007D7421"/>
    <w:rsid w:val="007E0A4E"/>
    <w:rsid w:val="007E0F98"/>
    <w:rsid w:val="007E3036"/>
    <w:rsid w:val="007E3495"/>
    <w:rsid w:val="007E3ECB"/>
    <w:rsid w:val="007E5034"/>
    <w:rsid w:val="007F4242"/>
    <w:rsid w:val="007F4B39"/>
    <w:rsid w:val="007F5B10"/>
    <w:rsid w:val="007F61A0"/>
    <w:rsid w:val="007F7AE6"/>
    <w:rsid w:val="007F7C87"/>
    <w:rsid w:val="00800D0F"/>
    <w:rsid w:val="00801206"/>
    <w:rsid w:val="0080175B"/>
    <w:rsid w:val="00802712"/>
    <w:rsid w:val="00802DA5"/>
    <w:rsid w:val="00804678"/>
    <w:rsid w:val="00805681"/>
    <w:rsid w:val="00805892"/>
    <w:rsid w:val="00806AF4"/>
    <w:rsid w:val="0080723C"/>
    <w:rsid w:val="00811EB6"/>
    <w:rsid w:val="00812205"/>
    <w:rsid w:val="0081249E"/>
    <w:rsid w:val="008125FF"/>
    <w:rsid w:val="00812798"/>
    <w:rsid w:val="00813CBB"/>
    <w:rsid w:val="00816512"/>
    <w:rsid w:val="00816A29"/>
    <w:rsid w:val="008204A5"/>
    <w:rsid w:val="008212AB"/>
    <w:rsid w:val="00822675"/>
    <w:rsid w:val="008239BA"/>
    <w:rsid w:val="00824316"/>
    <w:rsid w:val="00824653"/>
    <w:rsid w:val="008258BC"/>
    <w:rsid w:val="0082618A"/>
    <w:rsid w:val="0082667F"/>
    <w:rsid w:val="00826751"/>
    <w:rsid w:val="00826C9C"/>
    <w:rsid w:val="00827BAB"/>
    <w:rsid w:val="00827D20"/>
    <w:rsid w:val="00830239"/>
    <w:rsid w:val="00831807"/>
    <w:rsid w:val="00832237"/>
    <w:rsid w:val="008333FF"/>
    <w:rsid w:val="008337D9"/>
    <w:rsid w:val="00833C66"/>
    <w:rsid w:val="008345D8"/>
    <w:rsid w:val="00834601"/>
    <w:rsid w:val="00834FB5"/>
    <w:rsid w:val="00837934"/>
    <w:rsid w:val="00840BAA"/>
    <w:rsid w:val="00840FC9"/>
    <w:rsid w:val="00841AC6"/>
    <w:rsid w:val="00841F68"/>
    <w:rsid w:val="0084205C"/>
    <w:rsid w:val="00842BCC"/>
    <w:rsid w:val="00842F7D"/>
    <w:rsid w:val="008435A8"/>
    <w:rsid w:val="00843900"/>
    <w:rsid w:val="00843E31"/>
    <w:rsid w:val="00846017"/>
    <w:rsid w:val="00846E49"/>
    <w:rsid w:val="0085031B"/>
    <w:rsid w:val="00850ADD"/>
    <w:rsid w:val="008515E9"/>
    <w:rsid w:val="008546CD"/>
    <w:rsid w:val="00854999"/>
    <w:rsid w:val="00855936"/>
    <w:rsid w:val="008567C7"/>
    <w:rsid w:val="008572CA"/>
    <w:rsid w:val="00857656"/>
    <w:rsid w:val="00860A80"/>
    <w:rsid w:val="008617A7"/>
    <w:rsid w:val="00862DDF"/>
    <w:rsid w:val="008635A5"/>
    <w:rsid w:val="008643EB"/>
    <w:rsid w:val="008646A8"/>
    <w:rsid w:val="008647A9"/>
    <w:rsid w:val="0086490B"/>
    <w:rsid w:val="00865775"/>
    <w:rsid w:val="00865ADB"/>
    <w:rsid w:val="008670E0"/>
    <w:rsid w:val="00870028"/>
    <w:rsid w:val="00871579"/>
    <w:rsid w:val="0087199A"/>
    <w:rsid w:val="00871B8A"/>
    <w:rsid w:val="008736A1"/>
    <w:rsid w:val="008739AE"/>
    <w:rsid w:val="00873B16"/>
    <w:rsid w:val="00875441"/>
    <w:rsid w:val="00875B0A"/>
    <w:rsid w:val="00875BC5"/>
    <w:rsid w:val="008772D7"/>
    <w:rsid w:val="0088003A"/>
    <w:rsid w:val="00881753"/>
    <w:rsid w:val="00881BDB"/>
    <w:rsid w:val="00881C40"/>
    <w:rsid w:val="00882AFA"/>
    <w:rsid w:val="0088359A"/>
    <w:rsid w:val="008839FB"/>
    <w:rsid w:val="00884529"/>
    <w:rsid w:val="00885A61"/>
    <w:rsid w:val="008861F1"/>
    <w:rsid w:val="008902EF"/>
    <w:rsid w:val="00890B6E"/>
    <w:rsid w:val="00890E72"/>
    <w:rsid w:val="00891177"/>
    <w:rsid w:val="00891A4B"/>
    <w:rsid w:val="008953F8"/>
    <w:rsid w:val="0089549B"/>
    <w:rsid w:val="008957CC"/>
    <w:rsid w:val="008961EC"/>
    <w:rsid w:val="008963E2"/>
    <w:rsid w:val="00896402"/>
    <w:rsid w:val="00896E24"/>
    <w:rsid w:val="00896FD9"/>
    <w:rsid w:val="00897361"/>
    <w:rsid w:val="00897939"/>
    <w:rsid w:val="00897A96"/>
    <w:rsid w:val="00897FC0"/>
    <w:rsid w:val="008A0DDA"/>
    <w:rsid w:val="008A1853"/>
    <w:rsid w:val="008A1CA8"/>
    <w:rsid w:val="008A23AE"/>
    <w:rsid w:val="008A348C"/>
    <w:rsid w:val="008A3C2C"/>
    <w:rsid w:val="008A4E6D"/>
    <w:rsid w:val="008A5E39"/>
    <w:rsid w:val="008A64C0"/>
    <w:rsid w:val="008A7B0A"/>
    <w:rsid w:val="008B0583"/>
    <w:rsid w:val="008B0B04"/>
    <w:rsid w:val="008B15A2"/>
    <w:rsid w:val="008B24DE"/>
    <w:rsid w:val="008B2FD7"/>
    <w:rsid w:val="008B36AF"/>
    <w:rsid w:val="008B4AEB"/>
    <w:rsid w:val="008B5562"/>
    <w:rsid w:val="008B58F2"/>
    <w:rsid w:val="008B7239"/>
    <w:rsid w:val="008B738F"/>
    <w:rsid w:val="008B7497"/>
    <w:rsid w:val="008B7B5A"/>
    <w:rsid w:val="008B7FB2"/>
    <w:rsid w:val="008C44B0"/>
    <w:rsid w:val="008C5644"/>
    <w:rsid w:val="008C6380"/>
    <w:rsid w:val="008C7017"/>
    <w:rsid w:val="008C7CD2"/>
    <w:rsid w:val="008C7F1C"/>
    <w:rsid w:val="008D0021"/>
    <w:rsid w:val="008D0402"/>
    <w:rsid w:val="008D06D4"/>
    <w:rsid w:val="008D18A9"/>
    <w:rsid w:val="008D1FEB"/>
    <w:rsid w:val="008D2601"/>
    <w:rsid w:val="008D2BBB"/>
    <w:rsid w:val="008D5FAD"/>
    <w:rsid w:val="008D6917"/>
    <w:rsid w:val="008D73C8"/>
    <w:rsid w:val="008E1159"/>
    <w:rsid w:val="008E2379"/>
    <w:rsid w:val="008E2454"/>
    <w:rsid w:val="008E2E0C"/>
    <w:rsid w:val="008E3175"/>
    <w:rsid w:val="008E44D7"/>
    <w:rsid w:val="008E5956"/>
    <w:rsid w:val="008E5E04"/>
    <w:rsid w:val="008E63BB"/>
    <w:rsid w:val="008E6432"/>
    <w:rsid w:val="008F0028"/>
    <w:rsid w:val="008F0180"/>
    <w:rsid w:val="008F01F0"/>
    <w:rsid w:val="008F14CA"/>
    <w:rsid w:val="008F1EDB"/>
    <w:rsid w:val="008F21E6"/>
    <w:rsid w:val="008F2CEE"/>
    <w:rsid w:val="008F2E95"/>
    <w:rsid w:val="008F3540"/>
    <w:rsid w:val="008F3B38"/>
    <w:rsid w:val="008F3C86"/>
    <w:rsid w:val="008F65DC"/>
    <w:rsid w:val="008F7F7B"/>
    <w:rsid w:val="0090053E"/>
    <w:rsid w:val="009010E0"/>
    <w:rsid w:val="0090179D"/>
    <w:rsid w:val="00902984"/>
    <w:rsid w:val="0090355C"/>
    <w:rsid w:val="009039CC"/>
    <w:rsid w:val="00903EDF"/>
    <w:rsid w:val="0090440B"/>
    <w:rsid w:val="00904780"/>
    <w:rsid w:val="00904824"/>
    <w:rsid w:val="0090515B"/>
    <w:rsid w:val="00905902"/>
    <w:rsid w:val="0090598E"/>
    <w:rsid w:val="00905B1F"/>
    <w:rsid w:val="00905FC9"/>
    <w:rsid w:val="009063A8"/>
    <w:rsid w:val="00907555"/>
    <w:rsid w:val="00910CDE"/>
    <w:rsid w:val="00911C30"/>
    <w:rsid w:val="0091235E"/>
    <w:rsid w:val="0091264C"/>
    <w:rsid w:val="00913A90"/>
    <w:rsid w:val="00914FE9"/>
    <w:rsid w:val="009170A8"/>
    <w:rsid w:val="00920D70"/>
    <w:rsid w:val="009216C5"/>
    <w:rsid w:val="009217F6"/>
    <w:rsid w:val="0092181D"/>
    <w:rsid w:val="00922BEC"/>
    <w:rsid w:val="00922BFC"/>
    <w:rsid w:val="00923DC5"/>
    <w:rsid w:val="00925BA1"/>
    <w:rsid w:val="00925E26"/>
    <w:rsid w:val="00927981"/>
    <w:rsid w:val="00930308"/>
    <w:rsid w:val="0093074C"/>
    <w:rsid w:val="00932580"/>
    <w:rsid w:val="0093405C"/>
    <w:rsid w:val="00934B42"/>
    <w:rsid w:val="009365F1"/>
    <w:rsid w:val="0093776F"/>
    <w:rsid w:val="00937A75"/>
    <w:rsid w:val="00940112"/>
    <w:rsid w:val="00943329"/>
    <w:rsid w:val="00943869"/>
    <w:rsid w:val="00943A61"/>
    <w:rsid w:val="00944D03"/>
    <w:rsid w:val="00945834"/>
    <w:rsid w:val="00946160"/>
    <w:rsid w:val="00946524"/>
    <w:rsid w:val="0094672C"/>
    <w:rsid w:val="00950941"/>
    <w:rsid w:val="00951C12"/>
    <w:rsid w:val="00951EFC"/>
    <w:rsid w:val="009537BA"/>
    <w:rsid w:val="00953B0C"/>
    <w:rsid w:val="00953F3C"/>
    <w:rsid w:val="0095707E"/>
    <w:rsid w:val="00957483"/>
    <w:rsid w:val="009576A6"/>
    <w:rsid w:val="00960A3E"/>
    <w:rsid w:val="009613F7"/>
    <w:rsid w:val="0096144B"/>
    <w:rsid w:val="0096453B"/>
    <w:rsid w:val="00965439"/>
    <w:rsid w:val="009656F4"/>
    <w:rsid w:val="00965C09"/>
    <w:rsid w:val="00966D60"/>
    <w:rsid w:val="0096734C"/>
    <w:rsid w:val="0096782C"/>
    <w:rsid w:val="00967BCF"/>
    <w:rsid w:val="00970326"/>
    <w:rsid w:val="00971A80"/>
    <w:rsid w:val="00971B8A"/>
    <w:rsid w:val="00971BAF"/>
    <w:rsid w:val="00973407"/>
    <w:rsid w:val="00976076"/>
    <w:rsid w:val="0097634F"/>
    <w:rsid w:val="00976B8E"/>
    <w:rsid w:val="0097785A"/>
    <w:rsid w:val="00977AB3"/>
    <w:rsid w:val="00980507"/>
    <w:rsid w:val="00980A9F"/>
    <w:rsid w:val="009812DF"/>
    <w:rsid w:val="009815B1"/>
    <w:rsid w:val="00981E68"/>
    <w:rsid w:val="009823DE"/>
    <w:rsid w:val="009825BD"/>
    <w:rsid w:val="00982A08"/>
    <w:rsid w:val="00982AAF"/>
    <w:rsid w:val="009834E6"/>
    <w:rsid w:val="00984ED9"/>
    <w:rsid w:val="00986778"/>
    <w:rsid w:val="00986787"/>
    <w:rsid w:val="009874BD"/>
    <w:rsid w:val="0098791B"/>
    <w:rsid w:val="00990945"/>
    <w:rsid w:val="009909EA"/>
    <w:rsid w:val="00990C23"/>
    <w:rsid w:val="0099149C"/>
    <w:rsid w:val="00992044"/>
    <w:rsid w:val="00992C0C"/>
    <w:rsid w:val="009932E6"/>
    <w:rsid w:val="00993C95"/>
    <w:rsid w:val="00994E81"/>
    <w:rsid w:val="00994FC9"/>
    <w:rsid w:val="00996925"/>
    <w:rsid w:val="009974F6"/>
    <w:rsid w:val="009975CB"/>
    <w:rsid w:val="009A17AA"/>
    <w:rsid w:val="009A191C"/>
    <w:rsid w:val="009A1DCC"/>
    <w:rsid w:val="009A229B"/>
    <w:rsid w:val="009A2885"/>
    <w:rsid w:val="009A2BC7"/>
    <w:rsid w:val="009A7344"/>
    <w:rsid w:val="009A7381"/>
    <w:rsid w:val="009B0554"/>
    <w:rsid w:val="009B058B"/>
    <w:rsid w:val="009B27DA"/>
    <w:rsid w:val="009B28C0"/>
    <w:rsid w:val="009B2FCD"/>
    <w:rsid w:val="009B437D"/>
    <w:rsid w:val="009B452B"/>
    <w:rsid w:val="009B4D84"/>
    <w:rsid w:val="009B5697"/>
    <w:rsid w:val="009B61E1"/>
    <w:rsid w:val="009B64B8"/>
    <w:rsid w:val="009B7077"/>
    <w:rsid w:val="009B75B6"/>
    <w:rsid w:val="009B7D4F"/>
    <w:rsid w:val="009C06A0"/>
    <w:rsid w:val="009C126F"/>
    <w:rsid w:val="009C1442"/>
    <w:rsid w:val="009C36E1"/>
    <w:rsid w:val="009C3956"/>
    <w:rsid w:val="009C3D4D"/>
    <w:rsid w:val="009C4B8F"/>
    <w:rsid w:val="009C4CF3"/>
    <w:rsid w:val="009C4E7C"/>
    <w:rsid w:val="009C6267"/>
    <w:rsid w:val="009C65C1"/>
    <w:rsid w:val="009C6680"/>
    <w:rsid w:val="009C70B6"/>
    <w:rsid w:val="009C75B5"/>
    <w:rsid w:val="009D1584"/>
    <w:rsid w:val="009D16A1"/>
    <w:rsid w:val="009D2031"/>
    <w:rsid w:val="009D203C"/>
    <w:rsid w:val="009D2292"/>
    <w:rsid w:val="009D34EC"/>
    <w:rsid w:val="009E162D"/>
    <w:rsid w:val="009E28D7"/>
    <w:rsid w:val="009E2A8D"/>
    <w:rsid w:val="009E2FAE"/>
    <w:rsid w:val="009E33ED"/>
    <w:rsid w:val="009E398A"/>
    <w:rsid w:val="009E3DC9"/>
    <w:rsid w:val="009E51E7"/>
    <w:rsid w:val="009E555A"/>
    <w:rsid w:val="009E5A1F"/>
    <w:rsid w:val="009E634E"/>
    <w:rsid w:val="009E6F59"/>
    <w:rsid w:val="009E71F9"/>
    <w:rsid w:val="009E7936"/>
    <w:rsid w:val="009E7AF7"/>
    <w:rsid w:val="009F12B8"/>
    <w:rsid w:val="009F59F2"/>
    <w:rsid w:val="009F6496"/>
    <w:rsid w:val="009F6F76"/>
    <w:rsid w:val="00A00AD2"/>
    <w:rsid w:val="00A00D8D"/>
    <w:rsid w:val="00A0223A"/>
    <w:rsid w:val="00A02AAC"/>
    <w:rsid w:val="00A03ADE"/>
    <w:rsid w:val="00A03F1B"/>
    <w:rsid w:val="00A05668"/>
    <w:rsid w:val="00A05AD2"/>
    <w:rsid w:val="00A05EB7"/>
    <w:rsid w:val="00A0631C"/>
    <w:rsid w:val="00A074E0"/>
    <w:rsid w:val="00A12554"/>
    <w:rsid w:val="00A12B9E"/>
    <w:rsid w:val="00A12C81"/>
    <w:rsid w:val="00A12CEC"/>
    <w:rsid w:val="00A13EBB"/>
    <w:rsid w:val="00A14CC7"/>
    <w:rsid w:val="00A207A6"/>
    <w:rsid w:val="00A20C15"/>
    <w:rsid w:val="00A20E5C"/>
    <w:rsid w:val="00A23652"/>
    <w:rsid w:val="00A239D1"/>
    <w:rsid w:val="00A24FBF"/>
    <w:rsid w:val="00A25DE0"/>
    <w:rsid w:val="00A2645A"/>
    <w:rsid w:val="00A273F4"/>
    <w:rsid w:val="00A3026A"/>
    <w:rsid w:val="00A3122A"/>
    <w:rsid w:val="00A31AB7"/>
    <w:rsid w:val="00A32091"/>
    <w:rsid w:val="00A33B36"/>
    <w:rsid w:val="00A342CE"/>
    <w:rsid w:val="00A35092"/>
    <w:rsid w:val="00A3663F"/>
    <w:rsid w:val="00A36B45"/>
    <w:rsid w:val="00A37B5F"/>
    <w:rsid w:val="00A37BD2"/>
    <w:rsid w:val="00A37DA5"/>
    <w:rsid w:val="00A40123"/>
    <w:rsid w:val="00A40456"/>
    <w:rsid w:val="00A41E7B"/>
    <w:rsid w:val="00A4350F"/>
    <w:rsid w:val="00A44416"/>
    <w:rsid w:val="00A44AED"/>
    <w:rsid w:val="00A4524F"/>
    <w:rsid w:val="00A500AA"/>
    <w:rsid w:val="00A5114A"/>
    <w:rsid w:val="00A5165C"/>
    <w:rsid w:val="00A52B9A"/>
    <w:rsid w:val="00A52CBE"/>
    <w:rsid w:val="00A533E6"/>
    <w:rsid w:val="00A538C5"/>
    <w:rsid w:val="00A53C73"/>
    <w:rsid w:val="00A555DD"/>
    <w:rsid w:val="00A56608"/>
    <w:rsid w:val="00A57698"/>
    <w:rsid w:val="00A625FF"/>
    <w:rsid w:val="00A62E71"/>
    <w:rsid w:val="00A63C5B"/>
    <w:rsid w:val="00A64C85"/>
    <w:rsid w:val="00A655E2"/>
    <w:rsid w:val="00A65AD4"/>
    <w:rsid w:val="00A65C90"/>
    <w:rsid w:val="00A67B51"/>
    <w:rsid w:val="00A70497"/>
    <w:rsid w:val="00A7082D"/>
    <w:rsid w:val="00A70919"/>
    <w:rsid w:val="00A70E30"/>
    <w:rsid w:val="00A71E12"/>
    <w:rsid w:val="00A71F7E"/>
    <w:rsid w:val="00A72BDF"/>
    <w:rsid w:val="00A73111"/>
    <w:rsid w:val="00A7323E"/>
    <w:rsid w:val="00A73A93"/>
    <w:rsid w:val="00A73ADC"/>
    <w:rsid w:val="00A73F1A"/>
    <w:rsid w:val="00A76063"/>
    <w:rsid w:val="00A76394"/>
    <w:rsid w:val="00A77117"/>
    <w:rsid w:val="00A77E47"/>
    <w:rsid w:val="00A818F1"/>
    <w:rsid w:val="00A828BC"/>
    <w:rsid w:val="00A8360A"/>
    <w:rsid w:val="00A83D4C"/>
    <w:rsid w:val="00A841AB"/>
    <w:rsid w:val="00A84874"/>
    <w:rsid w:val="00A84D90"/>
    <w:rsid w:val="00A871AC"/>
    <w:rsid w:val="00A878A0"/>
    <w:rsid w:val="00A90984"/>
    <w:rsid w:val="00A90B48"/>
    <w:rsid w:val="00A92287"/>
    <w:rsid w:val="00A92853"/>
    <w:rsid w:val="00A95B92"/>
    <w:rsid w:val="00A96109"/>
    <w:rsid w:val="00A962CB"/>
    <w:rsid w:val="00A9659B"/>
    <w:rsid w:val="00A9710C"/>
    <w:rsid w:val="00AA010D"/>
    <w:rsid w:val="00AA076C"/>
    <w:rsid w:val="00AA2482"/>
    <w:rsid w:val="00AA29C1"/>
    <w:rsid w:val="00AA3A3F"/>
    <w:rsid w:val="00AA4096"/>
    <w:rsid w:val="00AA4359"/>
    <w:rsid w:val="00AA5436"/>
    <w:rsid w:val="00AA5BFD"/>
    <w:rsid w:val="00AB0187"/>
    <w:rsid w:val="00AB0646"/>
    <w:rsid w:val="00AB0938"/>
    <w:rsid w:val="00AB1585"/>
    <w:rsid w:val="00AB1DE4"/>
    <w:rsid w:val="00AB3010"/>
    <w:rsid w:val="00AB39DE"/>
    <w:rsid w:val="00AB4B9B"/>
    <w:rsid w:val="00AB6280"/>
    <w:rsid w:val="00AB7AED"/>
    <w:rsid w:val="00AB7AF8"/>
    <w:rsid w:val="00AC1006"/>
    <w:rsid w:val="00AC1CC2"/>
    <w:rsid w:val="00AC2B5C"/>
    <w:rsid w:val="00AC2F87"/>
    <w:rsid w:val="00AC3C73"/>
    <w:rsid w:val="00AC4AFF"/>
    <w:rsid w:val="00AC4C46"/>
    <w:rsid w:val="00AC5142"/>
    <w:rsid w:val="00AC5C83"/>
    <w:rsid w:val="00AC72A8"/>
    <w:rsid w:val="00AD1F64"/>
    <w:rsid w:val="00AD2731"/>
    <w:rsid w:val="00AD29EC"/>
    <w:rsid w:val="00AD382F"/>
    <w:rsid w:val="00AD3C3B"/>
    <w:rsid w:val="00AD44C1"/>
    <w:rsid w:val="00AD66DE"/>
    <w:rsid w:val="00AD7EBE"/>
    <w:rsid w:val="00AE08F4"/>
    <w:rsid w:val="00AE1280"/>
    <w:rsid w:val="00AE1629"/>
    <w:rsid w:val="00AE17B4"/>
    <w:rsid w:val="00AE3182"/>
    <w:rsid w:val="00AE4902"/>
    <w:rsid w:val="00AE52D4"/>
    <w:rsid w:val="00AE6CC4"/>
    <w:rsid w:val="00AE6F4C"/>
    <w:rsid w:val="00AE702C"/>
    <w:rsid w:val="00AF0ED1"/>
    <w:rsid w:val="00AF1846"/>
    <w:rsid w:val="00AF3014"/>
    <w:rsid w:val="00AF3665"/>
    <w:rsid w:val="00AF4BED"/>
    <w:rsid w:val="00AF7DE7"/>
    <w:rsid w:val="00B0090F"/>
    <w:rsid w:val="00B04AE3"/>
    <w:rsid w:val="00B07295"/>
    <w:rsid w:val="00B1194F"/>
    <w:rsid w:val="00B11C9B"/>
    <w:rsid w:val="00B136E1"/>
    <w:rsid w:val="00B155F2"/>
    <w:rsid w:val="00B16557"/>
    <w:rsid w:val="00B16F58"/>
    <w:rsid w:val="00B1701D"/>
    <w:rsid w:val="00B202E9"/>
    <w:rsid w:val="00B209EA"/>
    <w:rsid w:val="00B23CEE"/>
    <w:rsid w:val="00B2647B"/>
    <w:rsid w:val="00B2753A"/>
    <w:rsid w:val="00B304F0"/>
    <w:rsid w:val="00B32185"/>
    <w:rsid w:val="00B32B38"/>
    <w:rsid w:val="00B33052"/>
    <w:rsid w:val="00B33E87"/>
    <w:rsid w:val="00B34CE9"/>
    <w:rsid w:val="00B3610D"/>
    <w:rsid w:val="00B36A50"/>
    <w:rsid w:val="00B371D0"/>
    <w:rsid w:val="00B37452"/>
    <w:rsid w:val="00B37CB6"/>
    <w:rsid w:val="00B411EF"/>
    <w:rsid w:val="00B419D9"/>
    <w:rsid w:val="00B4279C"/>
    <w:rsid w:val="00B44B2C"/>
    <w:rsid w:val="00B44B43"/>
    <w:rsid w:val="00B461E2"/>
    <w:rsid w:val="00B50C7C"/>
    <w:rsid w:val="00B50CEE"/>
    <w:rsid w:val="00B51243"/>
    <w:rsid w:val="00B51383"/>
    <w:rsid w:val="00B51F97"/>
    <w:rsid w:val="00B52430"/>
    <w:rsid w:val="00B533CD"/>
    <w:rsid w:val="00B53EA2"/>
    <w:rsid w:val="00B54169"/>
    <w:rsid w:val="00B5592F"/>
    <w:rsid w:val="00B55AFF"/>
    <w:rsid w:val="00B566F1"/>
    <w:rsid w:val="00B60AFC"/>
    <w:rsid w:val="00B60EB5"/>
    <w:rsid w:val="00B614D6"/>
    <w:rsid w:val="00B63A3F"/>
    <w:rsid w:val="00B63E67"/>
    <w:rsid w:val="00B64063"/>
    <w:rsid w:val="00B651D6"/>
    <w:rsid w:val="00B70469"/>
    <w:rsid w:val="00B715A9"/>
    <w:rsid w:val="00B73379"/>
    <w:rsid w:val="00B73F79"/>
    <w:rsid w:val="00B74B5C"/>
    <w:rsid w:val="00B74F1F"/>
    <w:rsid w:val="00B754A3"/>
    <w:rsid w:val="00B75AB1"/>
    <w:rsid w:val="00B76A0D"/>
    <w:rsid w:val="00B77D35"/>
    <w:rsid w:val="00B80AB6"/>
    <w:rsid w:val="00B80DB5"/>
    <w:rsid w:val="00B81B7B"/>
    <w:rsid w:val="00B8590C"/>
    <w:rsid w:val="00B8642F"/>
    <w:rsid w:val="00B87CB8"/>
    <w:rsid w:val="00B91F45"/>
    <w:rsid w:val="00B9473E"/>
    <w:rsid w:val="00B94844"/>
    <w:rsid w:val="00B94D16"/>
    <w:rsid w:val="00B953B1"/>
    <w:rsid w:val="00B9603D"/>
    <w:rsid w:val="00B96603"/>
    <w:rsid w:val="00B97F81"/>
    <w:rsid w:val="00BA07DD"/>
    <w:rsid w:val="00BA1564"/>
    <w:rsid w:val="00BA1BDF"/>
    <w:rsid w:val="00BA27B8"/>
    <w:rsid w:val="00BA5A9C"/>
    <w:rsid w:val="00BA6622"/>
    <w:rsid w:val="00BA69FC"/>
    <w:rsid w:val="00BA7590"/>
    <w:rsid w:val="00BA7F4F"/>
    <w:rsid w:val="00BB0B44"/>
    <w:rsid w:val="00BB0D87"/>
    <w:rsid w:val="00BB1F57"/>
    <w:rsid w:val="00BB3819"/>
    <w:rsid w:val="00BB4D7A"/>
    <w:rsid w:val="00BB6F6B"/>
    <w:rsid w:val="00BB730B"/>
    <w:rsid w:val="00BC08A4"/>
    <w:rsid w:val="00BC199E"/>
    <w:rsid w:val="00BC2C01"/>
    <w:rsid w:val="00BC3B2A"/>
    <w:rsid w:val="00BC5B7E"/>
    <w:rsid w:val="00BC5EC4"/>
    <w:rsid w:val="00BC6AF5"/>
    <w:rsid w:val="00BC7532"/>
    <w:rsid w:val="00BC7C0E"/>
    <w:rsid w:val="00BC7C32"/>
    <w:rsid w:val="00BD1C3E"/>
    <w:rsid w:val="00BD1E8F"/>
    <w:rsid w:val="00BD2400"/>
    <w:rsid w:val="00BD316A"/>
    <w:rsid w:val="00BD3B15"/>
    <w:rsid w:val="00BD3FDE"/>
    <w:rsid w:val="00BD59A0"/>
    <w:rsid w:val="00BD6ADC"/>
    <w:rsid w:val="00BD70A9"/>
    <w:rsid w:val="00BD7E60"/>
    <w:rsid w:val="00BE0AFA"/>
    <w:rsid w:val="00BE1DCA"/>
    <w:rsid w:val="00BE2A73"/>
    <w:rsid w:val="00BE2D52"/>
    <w:rsid w:val="00BE3239"/>
    <w:rsid w:val="00BE33F9"/>
    <w:rsid w:val="00BE513C"/>
    <w:rsid w:val="00BE5F95"/>
    <w:rsid w:val="00BF01D4"/>
    <w:rsid w:val="00BF0354"/>
    <w:rsid w:val="00BF1822"/>
    <w:rsid w:val="00BF19F2"/>
    <w:rsid w:val="00BF231C"/>
    <w:rsid w:val="00BF4D21"/>
    <w:rsid w:val="00BF51AC"/>
    <w:rsid w:val="00BF583B"/>
    <w:rsid w:val="00BF59A3"/>
    <w:rsid w:val="00BF5BAD"/>
    <w:rsid w:val="00BF60BA"/>
    <w:rsid w:val="00BF7EB9"/>
    <w:rsid w:val="00C00723"/>
    <w:rsid w:val="00C0108C"/>
    <w:rsid w:val="00C019BF"/>
    <w:rsid w:val="00C04BCB"/>
    <w:rsid w:val="00C04DD3"/>
    <w:rsid w:val="00C04E36"/>
    <w:rsid w:val="00C051DC"/>
    <w:rsid w:val="00C0594A"/>
    <w:rsid w:val="00C10CE6"/>
    <w:rsid w:val="00C10E72"/>
    <w:rsid w:val="00C1136F"/>
    <w:rsid w:val="00C11373"/>
    <w:rsid w:val="00C11539"/>
    <w:rsid w:val="00C115B2"/>
    <w:rsid w:val="00C11934"/>
    <w:rsid w:val="00C129B0"/>
    <w:rsid w:val="00C12EFF"/>
    <w:rsid w:val="00C15AB1"/>
    <w:rsid w:val="00C16724"/>
    <w:rsid w:val="00C16770"/>
    <w:rsid w:val="00C16A3D"/>
    <w:rsid w:val="00C208FA"/>
    <w:rsid w:val="00C20F37"/>
    <w:rsid w:val="00C24336"/>
    <w:rsid w:val="00C24E59"/>
    <w:rsid w:val="00C25A13"/>
    <w:rsid w:val="00C26BFF"/>
    <w:rsid w:val="00C30353"/>
    <w:rsid w:val="00C30457"/>
    <w:rsid w:val="00C3065E"/>
    <w:rsid w:val="00C30949"/>
    <w:rsid w:val="00C3102C"/>
    <w:rsid w:val="00C312D4"/>
    <w:rsid w:val="00C32A0C"/>
    <w:rsid w:val="00C32ECC"/>
    <w:rsid w:val="00C33194"/>
    <w:rsid w:val="00C34F4F"/>
    <w:rsid w:val="00C355AA"/>
    <w:rsid w:val="00C37012"/>
    <w:rsid w:val="00C422A3"/>
    <w:rsid w:val="00C43B6D"/>
    <w:rsid w:val="00C43CBA"/>
    <w:rsid w:val="00C4781F"/>
    <w:rsid w:val="00C51D5E"/>
    <w:rsid w:val="00C52DE6"/>
    <w:rsid w:val="00C53ACF"/>
    <w:rsid w:val="00C54FCE"/>
    <w:rsid w:val="00C561FB"/>
    <w:rsid w:val="00C567EB"/>
    <w:rsid w:val="00C57A8F"/>
    <w:rsid w:val="00C57F18"/>
    <w:rsid w:val="00C617A2"/>
    <w:rsid w:val="00C62478"/>
    <w:rsid w:val="00C6407B"/>
    <w:rsid w:val="00C64637"/>
    <w:rsid w:val="00C65B28"/>
    <w:rsid w:val="00C65E16"/>
    <w:rsid w:val="00C7020E"/>
    <w:rsid w:val="00C70B90"/>
    <w:rsid w:val="00C71F7E"/>
    <w:rsid w:val="00C72258"/>
    <w:rsid w:val="00C7235C"/>
    <w:rsid w:val="00C72B78"/>
    <w:rsid w:val="00C7434C"/>
    <w:rsid w:val="00C7434D"/>
    <w:rsid w:val="00C7492D"/>
    <w:rsid w:val="00C77B12"/>
    <w:rsid w:val="00C85168"/>
    <w:rsid w:val="00C85E3E"/>
    <w:rsid w:val="00C8601F"/>
    <w:rsid w:val="00C860E3"/>
    <w:rsid w:val="00C90295"/>
    <w:rsid w:val="00C91120"/>
    <w:rsid w:val="00C91F6E"/>
    <w:rsid w:val="00C92582"/>
    <w:rsid w:val="00C92609"/>
    <w:rsid w:val="00C92F6A"/>
    <w:rsid w:val="00C93AC5"/>
    <w:rsid w:val="00C9487E"/>
    <w:rsid w:val="00C95277"/>
    <w:rsid w:val="00C95A77"/>
    <w:rsid w:val="00C95E33"/>
    <w:rsid w:val="00C965CB"/>
    <w:rsid w:val="00C96645"/>
    <w:rsid w:val="00C969F6"/>
    <w:rsid w:val="00CA09BB"/>
    <w:rsid w:val="00CA0B1C"/>
    <w:rsid w:val="00CA204A"/>
    <w:rsid w:val="00CA3321"/>
    <w:rsid w:val="00CA4261"/>
    <w:rsid w:val="00CA43F2"/>
    <w:rsid w:val="00CA4AA4"/>
    <w:rsid w:val="00CA5CBD"/>
    <w:rsid w:val="00CA5FCF"/>
    <w:rsid w:val="00CA779E"/>
    <w:rsid w:val="00CA7A8C"/>
    <w:rsid w:val="00CB213D"/>
    <w:rsid w:val="00CB220D"/>
    <w:rsid w:val="00CB3089"/>
    <w:rsid w:val="00CB382A"/>
    <w:rsid w:val="00CB40C7"/>
    <w:rsid w:val="00CB5BC2"/>
    <w:rsid w:val="00CB62A8"/>
    <w:rsid w:val="00CB6C77"/>
    <w:rsid w:val="00CC0041"/>
    <w:rsid w:val="00CC128F"/>
    <w:rsid w:val="00CC5144"/>
    <w:rsid w:val="00CC6380"/>
    <w:rsid w:val="00CC6D6C"/>
    <w:rsid w:val="00CC7039"/>
    <w:rsid w:val="00CC778E"/>
    <w:rsid w:val="00CD0B40"/>
    <w:rsid w:val="00CD0F6B"/>
    <w:rsid w:val="00CD1BFD"/>
    <w:rsid w:val="00CD1E28"/>
    <w:rsid w:val="00CD25DF"/>
    <w:rsid w:val="00CD27F1"/>
    <w:rsid w:val="00CD3538"/>
    <w:rsid w:val="00CD35D6"/>
    <w:rsid w:val="00CD3971"/>
    <w:rsid w:val="00CD7C0A"/>
    <w:rsid w:val="00CD7DA9"/>
    <w:rsid w:val="00CE1378"/>
    <w:rsid w:val="00CE1FAA"/>
    <w:rsid w:val="00CE25A9"/>
    <w:rsid w:val="00CE26D4"/>
    <w:rsid w:val="00CE2DE9"/>
    <w:rsid w:val="00CE6132"/>
    <w:rsid w:val="00CE73C2"/>
    <w:rsid w:val="00CE7969"/>
    <w:rsid w:val="00CF0313"/>
    <w:rsid w:val="00CF17A4"/>
    <w:rsid w:val="00CF1DEF"/>
    <w:rsid w:val="00CF2809"/>
    <w:rsid w:val="00CF4E38"/>
    <w:rsid w:val="00CF5C66"/>
    <w:rsid w:val="00D001B5"/>
    <w:rsid w:val="00D009A3"/>
    <w:rsid w:val="00D0108E"/>
    <w:rsid w:val="00D0140F"/>
    <w:rsid w:val="00D023CA"/>
    <w:rsid w:val="00D03488"/>
    <w:rsid w:val="00D05460"/>
    <w:rsid w:val="00D05BA1"/>
    <w:rsid w:val="00D06110"/>
    <w:rsid w:val="00D07C1A"/>
    <w:rsid w:val="00D07D82"/>
    <w:rsid w:val="00D07D96"/>
    <w:rsid w:val="00D132E5"/>
    <w:rsid w:val="00D1349F"/>
    <w:rsid w:val="00D136B0"/>
    <w:rsid w:val="00D13B3B"/>
    <w:rsid w:val="00D15B3D"/>
    <w:rsid w:val="00D17B9C"/>
    <w:rsid w:val="00D17BAC"/>
    <w:rsid w:val="00D21E78"/>
    <w:rsid w:val="00D225F7"/>
    <w:rsid w:val="00D23401"/>
    <w:rsid w:val="00D24673"/>
    <w:rsid w:val="00D264D4"/>
    <w:rsid w:val="00D27954"/>
    <w:rsid w:val="00D34644"/>
    <w:rsid w:val="00D350DE"/>
    <w:rsid w:val="00D352F0"/>
    <w:rsid w:val="00D354E9"/>
    <w:rsid w:val="00D35FFF"/>
    <w:rsid w:val="00D36065"/>
    <w:rsid w:val="00D4006A"/>
    <w:rsid w:val="00D40550"/>
    <w:rsid w:val="00D41CFD"/>
    <w:rsid w:val="00D42EEE"/>
    <w:rsid w:val="00D42F52"/>
    <w:rsid w:val="00D43335"/>
    <w:rsid w:val="00D4472C"/>
    <w:rsid w:val="00D44D20"/>
    <w:rsid w:val="00D45A4E"/>
    <w:rsid w:val="00D45BE8"/>
    <w:rsid w:val="00D4672B"/>
    <w:rsid w:val="00D473C7"/>
    <w:rsid w:val="00D4797D"/>
    <w:rsid w:val="00D51434"/>
    <w:rsid w:val="00D51A12"/>
    <w:rsid w:val="00D527A6"/>
    <w:rsid w:val="00D5312C"/>
    <w:rsid w:val="00D53D46"/>
    <w:rsid w:val="00D53ED5"/>
    <w:rsid w:val="00D559D8"/>
    <w:rsid w:val="00D6082F"/>
    <w:rsid w:val="00D60A61"/>
    <w:rsid w:val="00D60B44"/>
    <w:rsid w:val="00D61095"/>
    <w:rsid w:val="00D62676"/>
    <w:rsid w:val="00D643E6"/>
    <w:rsid w:val="00D6687D"/>
    <w:rsid w:val="00D67C5E"/>
    <w:rsid w:val="00D71557"/>
    <w:rsid w:val="00D71E49"/>
    <w:rsid w:val="00D72331"/>
    <w:rsid w:val="00D72FA1"/>
    <w:rsid w:val="00D7394D"/>
    <w:rsid w:val="00D75BC1"/>
    <w:rsid w:val="00D75CFD"/>
    <w:rsid w:val="00D76E85"/>
    <w:rsid w:val="00D77857"/>
    <w:rsid w:val="00D80E04"/>
    <w:rsid w:val="00D83B04"/>
    <w:rsid w:val="00D84550"/>
    <w:rsid w:val="00D85528"/>
    <w:rsid w:val="00D8674E"/>
    <w:rsid w:val="00D8677B"/>
    <w:rsid w:val="00D86F79"/>
    <w:rsid w:val="00D905D0"/>
    <w:rsid w:val="00D91CBD"/>
    <w:rsid w:val="00D922EE"/>
    <w:rsid w:val="00D948E1"/>
    <w:rsid w:val="00D949AC"/>
    <w:rsid w:val="00D97742"/>
    <w:rsid w:val="00DA1898"/>
    <w:rsid w:val="00DA1FCD"/>
    <w:rsid w:val="00DA2297"/>
    <w:rsid w:val="00DA3C76"/>
    <w:rsid w:val="00DA3FD7"/>
    <w:rsid w:val="00DA400F"/>
    <w:rsid w:val="00DA47CA"/>
    <w:rsid w:val="00DA4995"/>
    <w:rsid w:val="00DA5401"/>
    <w:rsid w:val="00DA57B7"/>
    <w:rsid w:val="00DA588A"/>
    <w:rsid w:val="00DA5CD2"/>
    <w:rsid w:val="00DA6815"/>
    <w:rsid w:val="00DB1462"/>
    <w:rsid w:val="00DB2305"/>
    <w:rsid w:val="00DB4725"/>
    <w:rsid w:val="00DB4DDB"/>
    <w:rsid w:val="00DB6478"/>
    <w:rsid w:val="00DB7131"/>
    <w:rsid w:val="00DB78BE"/>
    <w:rsid w:val="00DC03DC"/>
    <w:rsid w:val="00DC0962"/>
    <w:rsid w:val="00DC0AFC"/>
    <w:rsid w:val="00DC0F94"/>
    <w:rsid w:val="00DC31C2"/>
    <w:rsid w:val="00DC3535"/>
    <w:rsid w:val="00DC46DB"/>
    <w:rsid w:val="00DC5DD7"/>
    <w:rsid w:val="00DC7948"/>
    <w:rsid w:val="00DD0EA6"/>
    <w:rsid w:val="00DD18D1"/>
    <w:rsid w:val="00DD2837"/>
    <w:rsid w:val="00DD2F5D"/>
    <w:rsid w:val="00DD4B71"/>
    <w:rsid w:val="00DD4F79"/>
    <w:rsid w:val="00DD5FCC"/>
    <w:rsid w:val="00DD6737"/>
    <w:rsid w:val="00DD7839"/>
    <w:rsid w:val="00DE03CB"/>
    <w:rsid w:val="00DE0E6F"/>
    <w:rsid w:val="00DE111A"/>
    <w:rsid w:val="00DE24AC"/>
    <w:rsid w:val="00DE253A"/>
    <w:rsid w:val="00DE25D0"/>
    <w:rsid w:val="00DE2C61"/>
    <w:rsid w:val="00DE40E4"/>
    <w:rsid w:val="00DE416B"/>
    <w:rsid w:val="00DE41FF"/>
    <w:rsid w:val="00DE452A"/>
    <w:rsid w:val="00DE4CA3"/>
    <w:rsid w:val="00DE4CA9"/>
    <w:rsid w:val="00DE4FA6"/>
    <w:rsid w:val="00DE6B38"/>
    <w:rsid w:val="00DE7573"/>
    <w:rsid w:val="00DF0233"/>
    <w:rsid w:val="00DF0C97"/>
    <w:rsid w:val="00DF2A86"/>
    <w:rsid w:val="00DF58E9"/>
    <w:rsid w:val="00DF5C1D"/>
    <w:rsid w:val="00DF5DF6"/>
    <w:rsid w:val="00DF5E50"/>
    <w:rsid w:val="00DF6986"/>
    <w:rsid w:val="00DF6A53"/>
    <w:rsid w:val="00DF6A79"/>
    <w:rsid w:val="00DF6E1C"/>
    <w:rsid w:val="00E0013C"/>
    <w:rsid w:val="00E0035E"/>
    <w:rsid w:val="00E00689"/>
    <w:rsid w:val="00E016C0"/>
    <w:rsid w:val="00E01756"/>
    <w:rsid w:val="00E04E98"/>
    <w:rsid w:val="00E0533F"/>
    <w:rsid w:val="00E053B2"/>
    <w:rsid w:val="00E05B9C"/>
    <w:rsid w:val="00E0681D"/>
    <w:rsid w:val="00E06D5D"/>
    <w:rsid w:val="00E06E9F"/>
    <w:rsid w:val="00E12037"/>
    <w:rsid w:val="00E140A0"/>
    <w:rsid w:val="00E1515E"/>
    <w:rsid w:val="00E1561E"/>
    <w:rsid w:val="00E1703A"/>
    <w:rsid w:val="00E17960"/>
    <w:rsid w:val="00E17BAE"/>
    <w:rsid w:val="00E20849"/>
    <w:rsid w:val="00E20DE2"/>
    <w:rsid w:val="00E2203D"/>
    <w:rsid w:val="00E228D7"/>
    <w:rsid w:val="00E22AB9"/>
    <w:rsid w:val="00E22C0E"/>
    <w:rsid w:val="00E22E2F"/>
    <w:rsid w:val="00E23E63"/>
    <w:rsid w:val="00E2405A"/>
    <w:rsid w:val="00E24503"/>
    <w:rsid w:val="00E24F2E"/>
    <w:rsid w:val="00E259AD"/>
    <w:rsid w:val="00E265B4"/>
    <w:rsid w:val="00E300FD"/>
    <w:rsid w:val="00E30375"/>
    <w:rsid w:val="00E30FE0"/>
    <w:rsid w:val="00E326E1"/>
    <w:rsid w:val="00E34D2A"/>
    <w:rsid w:val="00E36786"/>
    <w:rsid w:val="00E37CB6"/>
    <w:rsid w:val="00E37EAF"/>
    <w:rsid w:val="00E40B2F"/>
    <w:rsid w:val="00E40D7A"/>
    <w:rsid w:val="00E40D9E"/>
    <w:rsid w:val="00E42A9C"/>
    <w:rsid w:val="00E44EB8"/>
    <w:rsid w:val="00E45A79"/>
    <w:rsid w:val="00E5073F"/>
    <w:rsid w:val="00E52336"/>
    <w:rsid w:val="00E530D1"/>
    <w:rsid w:val="00E541A1"/>
    <w:rsid w:val="00E548D2"/>
    <w:rsid w:val="00E549EE"/>
    <w:rsid w:val="00E54E0E"/>
    <w:rsid w:val="00E5508B"/>
    <w:rsid w:val="00E55D4A"/>
    <w:rsid w:val="00E565F7"/>
    <w:rsid w:val="00E57840"/>
    <w:rsid w:val="00E60798"/>
    <w:rsid w:val="00E629A3"/>
    <w:rsid w:val="00E630AD"/>
    <w:rsid w:val="00E63BDB"/>
    <w:rsid w:val="00E63F48"/>
    <w:rsid w:val="00E653F6"/>
    <w:rsid w:val="00E65A38"/>
    <w:rsid w:val="00E666FD"/>
    <w:rsid w:val="00E66EDB"/>
    <w:rsid w:val="00E7205C"/>
    <w:rsid w:val="00E72646"/>
    <w:rsid w:val="00E72F69"/>
    <w:rsid w:val="00E736A9"/>
    <w:rsid w:val="00E74ED2"/>
    <w:rsid w:val="00E756B0"/>
    <w:rsid w:val="00E75B41"/>
    <w:rsid w:val="00E76487"/>
    <w:rsid w:val="00E77212"/>
    <w:rsid w:val="00E7763A"/>
    <w:rsid w:val="00E8060E"/>
    <w:rsid w:val="00E821F7"/>
    <w:rsid w:val="00E8283A"/>
    <w:rsid w:val="00E82C08"/>
    <w:rsid w:val="00E83B85"/>
    <w:rsid w:val="00E84141"/>
    <w:rsid w:val="00E84280"/>
    <w:rsid w:val="00E84D94"/>
    <w:rsid w:val="00E85456"/>
    <w:rsid w:val="00E86D99"/>
    <w:rsid w:val="00E86DB0"/>
    <w:rsid w:val="00E8718E"/>
    <w:rsid w:val="00E903B3"/>
    <w:rsid w:val="00E912C5"/>
    <w:rsid w:val="00E92BEF"/>
    <w:rsid w:val="00E92E70"/>
    <w:rsid w:val="00E9336F"/>
    <w:rsid w:val="00E9483A"/>
    <w:rsid w:val="00E957BA"/>
    <w:rsid w:val="00E9672F"/>
    <w:rsid w:val="00E96DE7"/>
    <w:rsid w:val="00E96E3D"/>
    <w:rsid w:val="00E97889"/>
    <w:rsid w:val="00E97AA3"/>
    <w:rsid w:val="00EA279F"/>
    <w:rsid w:val="00EA33D2"/>
    <w:rsid w:val="00EA41A9"/>
    <w:rsid w:val="00EA50DF"/>
    <w:rsid w:val="00EA5122"/>
    <w:rsid w:val="00EA55EF"/>
    <w:rsid w:val="00EA5B6C"/>
    <w:rsid w:val="00EA6ABD"/>
    <w:rsid w:val="00EA769B"/>
    <w:rsid w:val="00EB2E9B"/>
    <w:rsid w:val="00EB4F6B"/>
    <w:rsid w:val="00EB7170"/>
    <w:rsid w:val="00EB7774"/>
    <w:rsid w:val="00EB7DBB"/>
    <w:rsid w:val="00EC0769"/>
    <w:rsid w:val="00EC0990"/>
    <w:rsid w:val="00EC24E4"/>
    <w:rsid w:val="00EC2718"/>
    <w:rsid w:val="00EC32FA"/>
    <w:rsid w:val="00EC4A4A"/>
    <w:rsid w:val="00EC4A52"/>
    <w:rsid w:val="00EC4F7F"/>
    <w:rsid w:val="00EC5931"/>
    <w:rsid w:val="00EC64E9"/>
    <w:rsid w:val="00EC6912"/>
    <w:rsid w:val="00EC7D2F"/>
    <w:rsid w:val="00ED303B"/>
    <w:rsid w:val="00ED30C2"/>
    <w:rsid w:val="00ED6DC0"/>
    <w:rsid w:val="00EE0B39"/>
    <w:rsid w:val="00EE10E3"/>
    <w:rsid w:val="00EE1AD5"/>
    <w:rsid w:val="00EE5870"/>
    <w:rsid w:val="00EE6125"/>
    <w:rsid w:val="00EE6647"/>
    <w:rsid w:val="00EE74A2"/>
    <w:rsid w:val="00EF02FB"/>
    <w:rsid w:val="00EF0AF5"/>
    <w:rsid w:val="00EF0ECE"/>
    <w:rsid w:val="00EF11AD"/>
    <w:rsid w:val="00EF13F5"/>
    <w:rsid w:val="00EF1F98"/>
    <w:rsid w:val="00EF343D"/>
    <w:rsid w:val="00EF502B"/>
    <w:rsid w:val="00EF5B6D"/>
    <w:rsid w:val="00EF616C"/>
    <w:rsid w:val="00EF62A5"/>
    <w:rsid w:val="00EF742B"/>
    <w:rsid w:val="00F0179E"/>
    <w:rsid w:val="00F0238D"/>
    <w:rsid w:val="00F033EE"/>
    <w:rsid w:val="00F04D53"/>
    <w:rsid w:val="00F050BB"/>
    <w:rsid w:val="00F0514C"/>
    <w:rsid w:val="00F071FF"/>
    <w:rsid w:val="00F1079B"/>
    <w:rsid w:val="00F111EF"/>
    <w:rsid w:val="00F13DD6"/>
    <w:rsid w:val="00F13E17"/>
    <w:rsid w:val="00F14F68"/>
    <w:rsid w:val="00F15F55"/>
    <w:rsid w:val="00F162E0"/>
    <w:rsid w:val="00F203A2"/>
    <w:rsid w:val="00F204F5"/>
    <w:rsid w:val="00F208CC"/>
    <w:rsid w:val="00F210CA"/>
    <w:rsid w:val="00F21403"/>
    <w:rsid w:val="00F21431"/>
    <w:rsid w:val="00F25815"/>
    <w:rsid w:val="00F25CCF"/>
    <w:rsid w:val="00F25F28"/>
    <w:rsid w:val="00F2661F"/>
    <w:rsid w:val="00F267A7"/>
    <w:rsid w:val="00F26CCE"/>
    <w:rsid w:val="00F27E6B"/>
    <w:rsid w:val="00F306C7"/>
    <w:rsid w:val="00F30BCD"/>
    <w:rsid w:val="00F30BF8"/>
    <w:rsid w:val="00F326E8"/>
    <w:rsid w:val="00F32785"/>
    <w:rsid w:val="00F32995"/>
    <w:rsid w:val="00F32A50"/>
    <w:rsid w:val="00F3302A"/>
    <w:rsid w:val="00F3394B"/>
    <w:rsid w:val="00F33ADE"/>
    <w:rsid w:val="00F34185"/>
    <w:rsid w:val="00F34FF2"/>
    <w:rsid w:val="00F3524F"/>
    <w:rsid w:val="00F364F3"/>
    <w:rsid w:val="00F365B3"/>
    <w:rsid w:val="00F3733D"/>
    <w:rsid w:val="00F37562"/>
    <w:rsid w:val="00F376D9"/>
    <w:rsid w:val="00F405C9"/>
    <w:rsid w:val="00F417F2"/>
    <w:rsid w:val="00F42645"/>
    <w:rsid w:val="00F4379A"/>
    <w:rsid w:val="00F44120"/>
    <w:rsid w:val="00F447AA"/>
    <w:rsid w:val="00F4616A"/>
    <w:rsid w:val="00F46E14"/>
    <w:rsid w:val="00F47247"/>
    <w:rsid w:val="00F47FF5"/>
    <w:rsid w:val="00F507D8"/>
    <w:rsid w:val="00F507DC"/>
    <w:rsid w:val="00F51262"/>
    <w:rsid w:val="00F514A2"/>
    <w:rsid w:val="00F519F6"/>
    <w:rsid w:val="00F52969"/>
    <w:rsid w:val="00F53092"/>
    <w:rsid w:val="00F54068"/>
    <w:rsid w:val="00F54B4B"/>
    <w:rsid w:val="00F56D8A"/>
    <w:rsid w:val="00F57000"/>
    <w:rsid w:val="00F5729E"/>
    <w:rsid w:val="00F60135"/>
    <w:rsid w:val="00F628A9"/>
    <w:rsid w:val="00F62D74"/>
    <w:rsid w:val="00F6302F"/>
    <w:rsid w:val="00F6346A"/>
    <w:rsid w:val="00F64DCE"/>
    <w:rsid w:val="00F664EB"/>
    <w:rsid w:val="00F66B92"/>
    <w:rsid w:val="00F66BB0"/>
    <w:rsid w:val="00F67E36"/>
    <w:rsid w:val="00F700AE"/>
    <w:rsid w:val="00F70775"/>
    <w:rsid w:val="00F70850"/>
    <w:rsid w:val="00F71BEF"/>
    <w:rsid w:val="00F72334"/>
    <w:rsid w:val="00F72721"/>
    <w:rsid w:val="00F73274"/>
    <w:rsid w:val="00F7499B"/>
    <w:rsid w:val="00F75165"/>
    <w:rsid w:val="00F76DF0"/>
    <w:rsid w:val="00F80601"/>
    <w:rsid w:val="00F833DD"/>
    <w:rsid w:val="00F90529"/>
    <w:rsid w:val="00F90979"/>
    <w:rsid w:val="00F91128"/>
    <w:rsid w:val="00F9126E"/>
    <w:rsid w:val="00F912BB"/>
    <w:rsid w:val="00F92250"/>
    <w:rsid w:val="00F935E7"/>
    <w:rsid w:val="00F94459"/>
    <w:rsid w:val="00F946B7"/>
    <w:rsid w:val="00F94860"/>
    <w:rsid w:val="00F962A3"/>
    <w:rsid w:val="00FA1C0C"/>
    <w:rsid w:val="00FA325F"/>
    <w:rsid w:val="00FA3A9D"/>
    <w:rsid w:val="00FA4A40"/>
    <w:rsid w:val="00FA5929"/>
    <w:rsid w:val="00FA5FDD"/>
    <w:rsid w:val="00FA6C84"/>
    <w:rsid w:val="00FA7090"/>
    <w:rsid w:val="00FA7559"/>
    <w:rsid w:val="00FB1A2B"/>
    <w:rsid w:val="00FB1B21"/>
    <w:rsid w:val="00FB376F"/>
    <w:rsid w:val="00FB429A"/>
    <w:rsid w:val="00FB44D1"/>
    <w:rsid w:val="00FB570C"/>
    <w:rsid w:val="00FB6C0B"/>
    <w:rsid w:val="00FC03B3"/>
    <w:rsid w:val="00FC042A"/>
    <w:rsid w:val="00FC0E35"/>
    <w:rsid w:val="00FC12A6"/>
    <w:rsid w:val="00FC1789"/>
    <w:rsid w:val="00FC33AC"/>
    <w:rsid w:val="00FC68F1"/>
    <w:rsid w:val="00FC6AC5"/>
    <w:rsid w:val="00FC7448"/>
    <w:rsid w:val="00FC78C4"/>
    <w:rsid w:val="00FC79C5"/>
    <w:rsid w:val="00FD0269"/>
    <w:rsid w:val="00FD157C"/>
    <w:rsid w:val="00FD19C4"/>
    <w:rsid w:val="00FD1FC8"/>
    <w:rsid w:val="00FD2988"/>
    <w:rsid w:val="00FD2A9A"/>
    <w:rsid w:val="00FD3249"/>
    <w:rsid w:val="00FD59DB"/>
    <w:rsid w:val="00FD5AB1"/>
    <w:rsid w:val="00FE4CF6"/>
    <w:rsid w:val="00FE65A7"/>
    <w:rsid w:val="00FE65ED"/>
    <w:rsid w:val="00FE6858"/>
    <w:rsid w:val="00FE6C21"/>
    <w:rsid w:val="00FF0610"/>
    <w:rsid w:val="00FF2969"/>
    <w:rsid w:val="00FF373B"/>
    <w:rsid w:val="00FF38E9"/>
    <w:rsid w:val="00FF3FA7"/>
    <w:rsid w:val="00FF3FAB"/>
    <w:rsid w:val="00FF5D0A"/>
    <w:rsid w:val="00FF760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0877701-EC74-4A3D-9EFD-9D9DEE788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855936"/>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ustomXml" Target="ink/ink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5" Type="http://schemas.openxmlformats.org/officeDocument/2006/relationships/webSettings" Target="webSettings.xml"/><Relationship Id="rId15" Type="http://schemas.openxmlformats.org/officeDocument/2006/relationships/customXml" Target="ink/ink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000000" w:rsidRDefault="00B77459">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62D90"/>
    <w:rsid w:val="00074D30"/>
    <w:rsid w:val="000C67AF"/>
    <w:rsid w:val="0016128E"/>
    <w:rsid w:val="00217B2D"/>
    <w:rsid w:val="00224ECB"/>
    <w:rsid w:val="00282C83"/>
    <w:rsid w:val="003021D3"/>
    <w:rsid w:val="003103FF"/>
    <w:rsid w:val="00340EC9"/>
    <w:rsid w:val="0035508D"/>
    <w:rsid w:val="003A4D34"/>
    <w:rsid w:val="003E10A6"/>
    <w:rsid w:val="00444C7E"/>
    <w:rsid w:val="004D22AE"/>
    <w:rsid w:val="004D7C72"/>
    <w:rsid w:val="00507FC6"/>
    <w:rsid w:val="005657E6"/>
    <w:rsid w:val="00565D56"/>
    <w:rsid w:val="00583CDA"/>
    <w:rsid w:val="005A0F83"/>
    <w:rsid w:val="005B26E4"/>
    <w:rsid w:val="00634188"/>
    <w:rsid w:val="00660A06"/>
    <w:rsid w:val="006B35BA"/>
    <w:rsid w:val="00707874"/>
    <w:rsid w:val="00772E4C"/>
    <w:rsid w:val="007C37C5"/>
    <w:rsid w:val="007D03DE"/>
    <w:rsid w:val="007D2749"/>
    <w:rsid w:val="007F61EF"/>
    <w:rsid w:val="00840F6F"/>
    <w:rsid w:val="00915DFB"/>
    <w:rsid w:val="00A9702E"/>
    <w:rsid w:val="00AA7A91"/>
    <w:rsid w:val="00AE2795"/>
    <w:rsid w:val="00B0606F"/>
    <w:rsid w:val="00B266A0"/>
    <w:rsid w:val="00B4303A"/>
    <w:rsid w:val="00B53E4C"/>
    <w:rsid w:val="00B77459"/>
    <w:rsid w:val="00B90AAC"/>
    <w:rsid w:val="00BD2E9B"/>
    <w:rsid w:val="00BD48E2"/>
    <w:rsid w:val="00CA2DEB"/>
    <w:rsid w:val="00CE26CA"/>
    <w:rsid w:val="00D00158"/>
    <w:rsid w:val="00D20555"/>
    <w:rsid w:val="00D85461"/>
    <w:rsid w:val="00DC731D"/>
    <w:rsid w:val="00DD2B46"/>
    <w:rsid w:val="00DE0DE8"/>
    <w:rsid w:val="00DF0828"/>
    <w:rsid w:val="00DF7B4F"/>
    <w:rsid w:val="00F35C2B"/>
    <w:rsid w:val="00F628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77459"/>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03T13:44:10.609"/>
    </inkml:context>
    <inkml:brush xml:id="br0">
      <inkml:brushProperty name="width" value="0.05" units="cm"/>
      <inkml:brushProperty name="height" value="0.05" units="cm"/>
    </inkml:brush>
  </inkml:definitions>
  <inkml:trace contextRef="#ctx0" brushRef="#br0">103 0 3363,'-36'8'1313,"21"-8"-288,0 0-192,0 4-192,8 0 192,-8 4 160,15-8-97,0 4-95,0 0-545,0-4-160,0 0-224,0 4 128,0-4-192,0 8-513,15 8-1056,44 12-1026,15-4-259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03T13:44:10.610"/>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96180B2C-BAFE-4475-97EC-43A65143C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951</Words>
  <Characters>18598</Characters>
  <Application>Microsoft Office Word</Application>
  <DocSecurity>0</DocSecurity>
  <Lines>154</Lines>
  <Paragraphs>43</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1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olf-Fritz Riekert</dc:creator>
  <cp:keywords/>
  <dc:description/>
  <cp:lastModifiedBy>AcerPredator</cp:lastModifiedBy>
  <cp:revision>1049</cp:revision>
  <cp:lastPrinted>2011-10-23T20:42:00Z</cp:lastPrinted>
  <dcterms:created xsi:type="dcterms:W3CDTF">2019-05-23T10:58:00Z</dcterms:created>
  <dcterms:modified xsi:type="dcterms:W3CDTF">2020-04-04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3">
    <vt:lpwstr>1</vt:lpwstr>
  </property>
  <property fmtid="{D5CDD505-2E9C-101B-9397-08002B2CF9AE}" pid="9" name="CitaviDocumentProperty_9">
    <vt:lpwstr>False</vt:lpwstr>
  </property>
  <property fmtid="{D5CDD505-2E9C-101B-9397-08002B2CF9AE}" pid="10" name="CitaviDocumentProperty_25">
    <vt:lpwstr>False</vt:lpwstr>
  </property>
  <property fmtid="{D5CDD505-2E9C-101B-9397-08002B2CF9AE}" pid="11" name="CitaviDocumentProperty_27">
    <vt:lpwstr>True</vt:lpwstr>
  </property>
  <property fmtid="{D5CDD505-2E9C-101B-9397-08002B2CF9AE}" pid="12" name="CitaviDocumentProperty_0">
    <vt:lpwstr>f1ed8f7d-1c65-4f06-ad48-3e96e725bea1</vt:lpwstr>
  </property>
  <property fmtid="{D5CDD505-2E9C-101B-9397-08002B2CF9AE}" pid="13" name="CitaviDocumentProperty_26">
    <vt:lpwstr>Quellenverzeichnis</vt:lpwstr>
  </property>
  <property fmtid="{D5CDD505-2E9C-101B-9397-08002B2CF9AE}" pid="14" name="CitaviDocumentProperty_6">
    <vt:lpwstr>False</vt:lpwstr>
  </property>
  <property fmtid="{D5CDD505-2E9C-101B-9397-08002B2CF9AE}" pid="15" name="CitaviDocumentProperty_8">
    <vt:lpwstr>CloudProjectKey=f1llbsm1nlw55ysl2uvkv275hnf50npo8saceveooi; ProjectName=Bachelorarbeit</vt:lpwstr>
  </property>
  <property fmtid="{D5CDD505-2E9C-101B-9397-08002B2CF9AE}" pid="16" name="CitaviDocumentProperty_7">
    <vt:lpwstr>Bachelorarbeit</vt:lpwstr>
  </property>
  <property fmtid="{D5CDD505-2E9C-101B-9397-08002B2CF9AE}" pid="17" name="CitaviDocumentProperty_1">
    <vt:lpwstr>6.3.0.0</vt:lpwstr>
  </property>
</Properties>
</file>